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5260CB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the knowledge access inequalities </w:t>
      </w:r>
    </w:p>
    <w:p w14:paraId="2FD7153A" w14:textId="147F39A4" w:rsidR="00F7734F" w:rsidRDefault="0047090F" w:rsidP="00E433F7">
      <w:pPr>
        <w:jc w:val="both"/>
        <w:rPr>
          <w:b/>
          <w:bCs/>
        </w:rPr>
      </w:pPr>
      <w:proofErr w:type="spellStart"/>
      <w:r>
        <w:rPr>
          <w:b/>
          <w:bCs/>
        </w:rPr>
        <w:t>Balazs</w:t>
      </w:r>
      <w:proofErr w:type="spellEnd"/>
      <w:r>
        <w:rPr>
          <w:b/>
          <w:bCs/>
        </w:rPr>
        <w:t xml:space="preserve"> Bodo (University of Amsterdam), Daniel Antal </w:t>
      </w:r>
      <w:r w:rsidR="00F73834">
        <w:rPr>
          <w:b/>
          <w:bCs/>
        </w:rPr>
        <w:t>(</w:t>
      </w:r>
      <w:r w:rsidR="00F73834" w:rsidRPr="00F73834">
        <w:rPr>
          <w:b/>
          <w:bCs/>
        </w:rPr>
        <w:t>CEEMID</w:t>
      </w:r>
      <w:r w:rsidR="00F73834">
        <w:rPr>
          <w:b/>
          <w:bCs/>
        </w:rPr>
        <w:t>), Zoltan Puha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0875EBB0"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B53CED">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B53CED" w:rsidRPr="00B53CED">
        <w:rPr>
          <w:rFonts w:ascii="Calibri" w:hAnsi="Calibri" w:cs="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w:t>
      </w:r>
      <w:proofErr w:type="spellStart"/>
      <w:r w:rsidR="00CB0558">
        <w:rPr>
          <w:bCs/>
        </w:rPr>
        <w:t>LibGen</w:t>
      </w:r>
      <w:proofErr w:type="spellEnd"/>
      <w:r w:rsidR="00CB0558">
        <w:rPr>
          <w:bCs/>
        </w:rPr>
        <w:t xml:space="preserve">)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385643F5" w:rsidR="004E0618" w:rsidRDefault="004E0618" w:rsidP="00E433F7">
      <w:pPr>
        <w:jc w:val="both"/>
        <w:rPr>
          <w:bCs/>
        </w:rPr>
      </w:pPr>
      <w:proofErr w:type="spellStart"/>
      <w:r>
        <w:rPr>
          <w:bCs/>
        </w:rPr>
        <w:t>LibGen</w:t>
      </w:r>
      <w:proofErr w:type="spellEnd"/>
      <w:r>
        <w:rPr>
          <w:bCs/>
        </w:rPr>
        <w:t xml:space="preserve">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proofErr w:type="spellStart"/>
      <w:r w:rsidR="004F5462">
        <w:rPr>
          <w:bCs/>
        </w:rPr>
        <w:t>SciH</w:t>
      </w:r>
      <w:r w:rsidR="0045090B">
        <w:rPr>
          <w:bCs/>
        </w:rPr>
        <w:t>ub</w:t>
      </w:r>
      <w:proofErr w:type="spellEnd"/>
      <w:r w:rsidR="0045090B">
        <w:rPr>
          <w:bCs/>
        </w:rPr>
        <w:t xml:space="preserve">,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027BC5">
        <w:rPr>
          <w:bCs/>
        </w:rPr>
        <w:t xml:space="preserve">, and </w:t>
      </w:r>
      <w:r w:rsidR="00563507">
        <w:rPr>
          <w:bCs/>
        </w:rPr>
        <w:t>a separate catalogue of literary works and comics.</w:t>
      </w:r>
    </w:p>
    <w:p w14:paraId="20C84C5A" w14:textId="7F3AED68" w:rsidR="00B442E3" w:rsidRDefault="00563507" w:rsidP="00E433F7">
      <w:pPr>
        <w:jc w:val="both"/>
        <w:rPr>
          <w:bCs/>
        </w:rPr>
      </w:pPr>
      <w:r>
        <w:rPr>
          <w:bCs/>
        </w:rPr>
        <w:lastRenderedPageBreak/>
        <w:t xml:space="preserve">The legal status of </w:t>
      </w:r>
      <w:proofErr w:type="spellStart"/>
      <w:r>
        <w:rPr>
          <w:bCs/>
        </w:rPr>
        <w:t>LibGen</w:t>
      </w:r>
      <w:proofErr w:type="spellEnd"/>
      <w:r>
        <w:rPr>
          <w:bCs/>
        </w:rPr>
        <w:t xml:space="preserve">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w:t>
      </w:r>
      <w:r w:rsidR="00027BC5">
        <w:rPr>
          <w:bCs/>
        </w:rPr>
        <w:t xml:space="preserve">the sites </w:t>
      </w:r>
      <w:proofErr w:type="spellStart"/>
      <w:r w:rsidR="003F1709">
        <w:rPr>
          <w:bCs/>
        </w:rPr>
        <w:t>SciHub</w:t>
      </w:r>
      <w:proofErr w:type="spellEnd"/>
      <w:r w:rsidR="003F1709">
        <w:rPr>
          <w:bCs/>
        </w:rPr>
        <w:t>, L</w:t>
      </w:r>
      <w:r w:rsidR="00433F88">
        <w:rPr>
          <w:bCs/>
        </w:rPr>
        <w:t>ibrary Genesis, and their operators, finding them liable for willful copyright infringement,</w:t>
      </w:r>
      <w:r w:rsidR="001720A4">
        <w:rPr>
          <w:bCs/>
        </w:rPr>
        <w:t xml:space="preserve"> ordering Alexand</w:t>
      </w:r>
      <w:r w:rsidR="00433F88">
        <w:rPr>
          <w:bCs/>
        </w:rPr>
        <w:t xml:space="preserve">ra </w:t>
      </w:r>
      <w:proofErr w:type="spellStart"/>
      <w:r w:rsidR="00433F88">
        <w:rPr>
          <w:bCs/>
        </w:rPr>
        <w:t>Elbakyan</w:t>
      </w:r>
      <w:proofErr w:type="spellEnd"/>
      <w:r w:rsidR="00433F88">
        <w:rPr>
          <w:bCs/>
        </w:rPr>
        <w:t>,</w:t>
      </w:r>
      <w:r w:rsidR="001720A4">
        <w:rPr>
          <w:bCs/>
        </w:rPr>
        <w:t xml:space="preserve"> the operator of </w:t>
      </w:r>
      <w:proofErr w:type="spellStart"/>
      <w:r w:rsidR="001720A4">
        <w:rPr>
          <w:bCs/>
        </w:rPr>
        <w:t>SciHu</w:t>
      </w:r>
      <w:r w:rsidR="00433F88">
        <w:rPr>
          <w:bCs/>
        </w:rPr>
        <w:t>b</w:t>
      </w:r>
      <w:proofErr w:type="spellEnd"/>
      <w:r w:rsidR="00433F88">
        <w:rPr>
          <w:bCs/>
        </w:rPr>
        <w:t xml:space="preserve">, and the anonymous </w:t>
      </w:r>
      <w:r w:rsidR="001720A4">
        <w:rPr>
          <w:bCs/>
        </w:rPr>
        <w:t xml:space="preserve">operators of </w:t>
      </w:r>
      <w:proofErr w:type="spellStart"/>
      <w:r w:rsidR="001720A4">
        <w:rPr>
          <w:bCs/>
        </w:rPr>
        <w:t>LibGen</w:t>
      </w:r>
      <w:proofErr w:type="spellEnd"/>
      <w:r w:rsidR="001720A4">
        <w:rPr>
          <w:bCs/>
        </w:rPr>
        <w:t xml:space="preserve"> to pay damages of $15M, and confiscat</w:t>
      </w:r>
      <w:r w:rsidR="00027BC5">
        <w:rPr>
          <w:bCs/>
        </w:rPr>
        <w:t>ing</w:t>
      </w:r>
      <w:r w:rsidR="001720A4">
        <w:rPr>
          <w:bCs/>
        </w:rPr>
        <w:t xml:space="preserve">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w:t>
      </w:r>
      <w:r w:rsidR="00027BC5">
        <w:rPr>
          <w:bCs/>
        </w:rPr>
        <w:t xml:space="preserve">were at certain points in time </w:t>
      </w:r>
      <w:r w:rsidR="001562CA">
        <w:rPr>
          <w:bCs/>
        </w:rPr>
        <w:t xml:space="preserve">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w:t>
      </w:r>
      <w:r w:rsidR="00027BC5">
        <w:rPr>
          <w:bCs/>
        </w:rPr>
        <w:t xml:space="preserve">have also been </w:t>
      </w:r>
      <w:r w:rsidR="004F5462">
        <w:rPr>
          <w:bCs/>
        </w:rPr>
        <w:t xml:space="preserve">filtering links to </w:t>
      </w:r>
      <w:proofErr w:type="spellStart"/>
      <w:r w:rsidR="004F5462">
        <w:rPr>
          <w:bCs/>
        </w:rPr>
        <w:t>LibGen</w:t>
      </w:r>
      <w:proofErr w:type="spellEnd"/>
      <w:r w:rsidR="001C6E01">
        <w:rPr>
          <w:bCs/>
        </w:rPr>
        <w:t>.</w:t>
      </w:r>
    </w:p>
    <w:p w14:paraId="3F25E559" w14:textId="12B29F67" w:rsidR="00E0232A" w:rsidRDefault="00FB4560" w:rsidP="00E433F7">
      <w:pPr>
        <w:jc w:val="both"/>
        <w:rPr>
          <w:bCs/>
        </w:rPr>
      </w:pPr>
      <w:r>
        <w:rPr>
          <w:bCs/>
        </w:rPr>
        <w:t>The administrato</w:t>
      </w:r>
      <w:r w:rsidRPr="00FB4560">
        <w:rPr>
          <w:bCs/>
        </w:rPr>
        <w:t xml:space="preserve">rs of </w:t>
      </w:r>
      <w:proofErr w:type="spellStart"/>
      <w:r w:rsidRPr="00FB4560">
        <w:rPr>
          <w:bCs/>
        </w:rPr>
        <w:t>LibGen</w:t>
      </w:r>
      <w:proofErr w:type="spellEnd"/>
      <w:r w:rsidRPr="00FB4560">
        <w:rPr>
          <w:bCs/>
        </w:rPr>
        <w:t xml:space="preserve"> </w:t>
      </w:r>
      <w:r>
        <w:rPr>
          <w:bCs/>
        </w:rPr>
        <w:t>(and for that matter</w:t>
      </w:r>
      <w:r w:rsidR="00AB5F99">
        <w:rPr>
          <w:bCs/>
        </w:rPr>
        <w:t>,</w:t>
      </w:r>
      <w:r>
        <w:rPr>
          <w:bCs/>
        </w:rPr>
        <w:t xml:space="preserve"> </w:t>
      </w:r>
      <w:proofErr w:type="spellStart"/>
      <w:r>
        <w:rPr>
          <w:bCs/>
        </w:rPr>
        <w:t>SciHub</w:t>
      </w:r>
      <w:proofErr w:type="spellEnd"/>
      <w:r>
        <w:rPr>
          <w:bCs/>
        </w:rPr>
        <w:t xml:space="preserve">)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4409C139"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xml:space="preserve">. Access control regimes </w:t>
      </w:r>
      <w:r w:rsidR="00027BC5">
        <w:rPr>
          <w:bCs/>
        </w:rPr>
        <w:t>affected</w:t>
      </w:r>
      <w:r w:rsidR="008A09E4">
        <w:rPr>
          <w:bCs/>
        </w:rPr>
        <w:t xml:space="preserve">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027BC5">
        <w:rPr>
          <w:bCs/>
        </w:rPr>
        <w:t xml:space="preserve">, or cancelled some contracts with journal publishers </w:t>
      </w:r>
      <w:r w:rsidR="00027BC5">
        <w:rPr>
          <w:bCs/>
        </w:rPr>
        <w:fldChar w:fldCharType="begin"/>
      </w:r>
      <w:r w:rsidR="00027BC5">
        <w:rPr>
          <w:bCs/>
        </w:rPr>
        <w:instrText xml:space="preserve"> ADDIN ZOTERO_ITEM CSL_CITATION {"citationID":"Ey9Eh05J","properties":{"formattedCitation":"(Gaind 2019)","plainCitation":"(Gaind 2019)","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027BC5" w:rsidRPr="00027BC5">
        <w:rPr>
          <w:rFonts w:ascii="Calibri" w:hAnsi="Calibri" w:cs="Calibri"/>
        </w:rPr>
        <w:t>(Gaind 2019)</w:t>
      </w:r>
      <w:r w:rsidR="00027BC5">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 xml:space="preserve">(Kwon 2018; Unit 2019; Max Planck </w:t>
      </w:r>
      <w:r w:rsidR="00FB053E" w:rsidRPr="00FB053E">
        <w:rPr>
          <w:rFonts w:ascii="Calibri" w:hAnsi="Calibri" w:cs="Calibri"/>
        </w:rPr>
        <w:lastRenderedPageBreak/>
        <w:t>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t xml:space="preserve">Shadow libraries such as Library Genesis </w:t>
      </w:r>
      <w:r w:rsidR="00957C4D">
        <w:rPr>
          <w:bCs/>
        </w:rPr>
        <w:t xml:space="preserve">and </w:t>
      </w:r>
      <w:proofErr w:type="spellStart"/>
      <w:r w:rsidR="00957C4D">
        <w:rPr>
          <w:bCs/>
        </w:rPr>
        <w:t>SciHub</w:t>
      </w:r>
      <w:proofErr w:type="spellEnd"/>
      <w:r w:rsidR="00957C4D">
        <w:rPr>
          <w:bCs/>
        </w:rPr>
        <w:t xml:space="preserve">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 xml:space="preserve">tor of </w:t>
      </w:r>
      <w:proofErr w:type="spellStart"/>
      <w:r>
        <w:rPr>
          <w:bCs/>
        </w:rPr>
        <w:t>SciHub</w:t>
      </w:r>
      <w:proofErr w:type="spellEnd"/>
      <w:r>
        <w:rPr>
          <w:bCs/>
        </w:rPr>
        <w:t xml:space="preserve">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w:t>
      </w:r>
      <w:proofErr w:type="spellStart"/>
      <w:r w:rsidR="00D741C8">
        <w:rPr>
          <w:bCs/>
        </w:rPr>
        <w:t>LibGen</w:t>
      </w:r>
      <w:proofErr w:type="spellEnd"/>
      <w:r w:rsidR="00D741C8">
        <w:rPr>
          <w:bCs/>
        </w:rPr>
        <w:t xml:space="preserve"> catalogue, and the dataset on </w:t>
      </w:r>
      <w:proofErr w:type="spellStart"/>
      <w:r w:rsidR="00D741C8">
        <w:rPr>
          <w:bCs/>
        </w:rPr>
        <w:t>SciHub</w:t>
      </w:r>
      <w:proofErr w:type="spellEnd"/>
      <w:r w:rsidR="00D741C8">
        <w:rPr>
          <w:bCs/>
        </w:rPr>
        <w:t xml:space="preserve"> usage released by </w:t>
      </w:r>
      <w:proofErr w:type="spellStart"/>
      <w:r w:rsidR="00674109" w:rsidRPr="00EE46DB">
        <w:rPr>
          <w:bCs/>
        </w:rPr>
        <w:t>Elbakyan</w:t>
      </w:r>
      <w:proofErr w:type="spellEnd"/>
      <w:r w:rsidR="00674109" w:rsidRPr="00EE46DB">
        <w:rPr>
          <w:bCs/>
        </w:rPr>
        <w:t xml:space="preserve"> </w:t>
      </w:r>
      <w:r w:rsidR="00674109">
        <w:rPr>
          <w:bCs/>
        </w:rPr>
        <w:t>in</w:t>
      </w:r>
      <w:r w:rsidR="00D741C8">
        <w:rPr>
          <w:bCs/>
        </w:rPr>
        <w:t xml:space="preserve"> 2016 </w:t>
      </w:r>
      <w:r w:rsidR="00E11F01" w:rsidRPr="00EE46DB">
        <w:rPr>
          <w:bCs/>
        </w:rPr>
        <w:t>(</w:t>
      </w:r>
      <w:proofErr w:type="spellStart"/>
      <w:r w:rsidR="00E11F01" w:rsidRPr="00EE46DB">
        <w:rPr>
          <w:bCs/>
        </w:rPr>
        <w:t>Elbakyan</w:t>
      </w:r>
      <w:proofErr w:type="spellEnd"/>
      <w:r w:rsidR="00E11F01" w:rsidRPr="00EE46DB">
        <w:rPr>
          <w:bCs/>
        </w:rPr>
        <w:t xml:space="preserve">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w:t>
      </w:r>
      <w:proofErr w:type="spellStart"/>
      <w:r w:rsidR="00914F2B">
        <w:rPr>
          <w:bCs/>
        </w:rPr>
        <w:t>LibGen</w:t>
      </w:r>
      <w:proofErr w:type="spellEnd"/>
      <w:r w:rsidR="00914F2B">
        <w:rPr>
          <w:bCs/>
        </w:rPr>
        <w:t xml:space="preserve"> usage </w:t>
      </w:r>
      <w:r w:rsidR="00643DDE">
        <w:rPr>
          <w:bCs/>
        </w:rPr>
        <w:t xml:space="preserve">from 2012 and finds that the most popular titles in </w:t>
      </w:r>
      <w:proofErr w:type="spellStart"/>
      <w:r w:rsidR="00643DDE">
        <w:rPr>
          <w:bCs/>
        </w:rPr>
        <w:t>LibGen</w:t>
      </w:r>
      <w:proofErr w:type="spellEnd"/>
      <w:r w:rsidR="00643DDE">
        <w:rPr>
          <w:bCs/>
        </w:rPr>
        <w:t xml:space="preserve">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68173019"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w:t>
      </w:r>
      <w:proofErr w:type="spellStart"/>
      <w:r w:rsidR="00C45548">
        <w:rPr>
          <w:bCs/>
        </w:rPr>
        <w:t>SciHub</w:t>
      </w:r>
      <w:proofErr w:type="spellEnd"/>
      <w:r w:rsidR="00C45548">
        <w:rPr>
          <w:bCs/>
        </w:rPr>
        <w:t>,</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t>
      </w:r>
      <w:r w:rsidR="00930235">
        <w:rPr>
          <w:bCs/>
        </w:rPr>
        <w:lastRenderedPageBreak/>
        <w:t xml:space="preserve">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w:t>
      </w:r>
      <w:proofErr w:type="spellStart"/>
      <w:r w:rsidR="00E11F01" w:rsidRPr="00EE46DB">
        <w:rPr>
          <w:bCs/>
        </w:rPr>
        <w:t>SciHub</w:t>
      </w:r>
      <w:proofErr w:type="spellEnd"/>
      <w:r w:rsidR="00E11F01" w:rsidRPr="00EE46DB">
        <w:rPr>
          <w:bCs/>
        </w:rPr>
        <w:t xml:space="preserve">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174C02AD"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3AC6B83E" w:rsidR="00EE46DB" w:rsidRPr="00EE46DB" w:rsidRDefault="00E030BA" w:rsidP="00E433F7">
      <w:pPr>
        <w:jc w:val="both"/>
        <w:rPr>
          <w:bCs/>
        </w:rPr>
      </w:pPr>
      <w:r>
        <w:rPr>
          <w:bCs/>
        </w:rPr>
        <w:t xml:space="preserve">Multiple sites offer access to books in the </w:t>
      </w:r>
      <w:proofErr w:type="spellStart"/>
      <w:r>
        <w:rPr>
          <w:bCs/>
        </w:rPr>
        <w:t>LibGen</w:t>
      </w:r>
      <w:proofErr w:type="spellEnd"/>
      <w:r>
        <w:rPr>
          <w:bCs/>
        </w:rPr>
        <w:t xml:space="preserve"> database. </w:t>
      </w:r>
      <w:r w:rsidR="00EE46DB" w:rsidRPr="00EE46DB">
        <w:rPr>
          <w:bCs/>
        </w:rPr>
        <w:t xml:space="preserve">The dataset we analyze herein is a weblog of one of </w:t>
      </w:r>
      <w:r>
        <w:rPr>
          <w:bCs/>
        </w:rPr>
        <w:t xml:space="preserve">such </w:t>
      </w:r>
      <w:proofErr w:type="spellStart"/>
      <w:r w:rsidR="00EE46DB" w:rsidRPr="00EE46DB">
        <w:rPr>
          <w:bCs/>
        </w:rPr>
        <w:t>LibGen</w:t>
      </w:r>
      <w:proofErr w:type="spellEnd"/>
      <w:r w:rsidR="00EE46DB" w:rsidRPr="00EE46DB">
        <w:rPr>
          <w:bCs/>
        </w:rPr>
        <w:t xml:space="preserve">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w:t>
      </w:r>
      <w:r w:rsidR="00A30AA8">
        <w:rPr>
          <w:bCs/>
        </w:rPr>
        <w:t xml:space="preserve">and traffic from known TOR exit servers, </w:t>
      </w:r>
      <w:r w:rsidR="00EE46DB" w:rsidRPr="00EE46DB">
        <w:rPr>
          <w:bCs/>
        </w:rPr>
        <w:t xml:space="preserve">the logs contained 16.133.680 records over a period of 135 days from between 09/27/2014 and 03/01/2015. </w:t>
      </w:r>
      <w:r w:rsidR="00414DCD">
        <w:rPr>
          <w:bCs/>
        </w:rPr>
        <w:lastRenderedPageBreak/>
        <w:t xml:space="preserve">Figure 1 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4CE790E5" w:rsidR="00414DCD" w:rsidRDefault="00F93767" w:rsidP="00E433F7">
      <w:pPr>
        <w:pStyle w:val="Caption"/>
        <w:jc w:val="both"/>
        <w:rPr>
          <w:bCs/>
        </w:rPr>
      </w:pPr>
      <w:r>
        <w:t xml:space="preserve">Figure </w:t>
      </w:r>
      <w:fldSimple w:instr=" SEQ Figure \* ARABIC ">
        <w:r w:rsidR="00927D97">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 xml:space="preserve">In May 2015, at the end of the observed period the </w:t>
      </w:r>
      <w:proofErr w:type="spellStart"/>
      <w:r w:rsidRPr="00EE46DB">
        <w:rPr>
          <w:bCs/>
        </w:rPr>
        <w:t>LibGen</w:t>
      </w:r>
      <w:proofErr w:type="spellEnd"/>
      <w:r w:rsidRPr="00EE46DB">
        <w:rPr>
          <w:bCs/>
        </w:rPr>
        <w:t xml:space="preserve"> database contained little more than 1.6 m</w:t>
      </w:r>
      <w:r>
        <w:rPr>
          <w:bCs/>
        </w:rPr>
        <w:t>illion records. The weblogs ref</w:t>
      </w:r>
      <w:r w:rsidRPr="00EE46DB">
        <w:rPr>
          <w:bCs/>
        </w:rPr>
        <w:t>e</w:t>
      </w:r>
      <w:r>
        <w:rPr>
          <w:bCs/>
        </w:rPr>
        <w:t>r</w:t>
      </w:r>
      <w:r w:rsidRPr="00EE46DB">
        <w:rPr>
          <w:bCs/>
        </w:rPr>
        <w:t xml:space="preserve">red to the download of 760.868 books from the </w:t>
      </w:r>
      <w:proofErr w:type="spellStart"/>
      <w:r w:rsidRPr="00EE46DB">
        <w:rPr>
          <w:bCs/>
        </w:rPr>
        <w:t>LibGen</w:t>
      </w:r>
      <w:proofErr w:type="spellEnd"/>
      <w:r w:rsidRPr="00EE46DB">
        <w:rPr>
          <w:bCs/>
        </w:rPr>
        <w:t xml:space="preserve">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lastRenderedPageBreak/>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1D434F30" w:rsidR="000D7E5A" w:rsidRPr="00EE46DB" w:rsidRDefault="00F93767" w:rsidP="00E433F7">
      <w:pPr>
        <w:pStyle w:val="Caption"/>
        <w:jc w:val="both"/>
        <w:rPr>
          <w:bCs/>
        </w:rPr>
      </w:pPr>
      <w:r>
        <w:t xml:space="preserve">Table </w:t>
      </w:r>
      <w:fldSimple w:instr=" SEQ Table \* ARABIC ">
        <w:r w:rsidR="00FC6C4B">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299F3560" w:rsidR="004D717B" w:rsidRDefault="0080314F" w:rsidP="00E433F7">
      <w:pPr>
        <w:pStyle w:val="Caption"/>
        <w:jc w:val="both"/>
        <w:rPr>
          <w:bCs/>
        </w:rPr>
      </w:pPr>
      <w:r>
        <w:t xml:space="preserve">Figure </w:t>
      </w:r>
      <w:fldSimple w:instr=" SEQ Figure \* ARABIC ">
        <w:r w:rsidR="00927D97">
          <w:rPr>
            <w:noProof/>
          </w:rPr>
          <w:t>2</w:t>
        </w:r>
      </w:fldSimple>
      <w:r>
        <w:t>:Geographical distribution of download locations aggregated over the total observation period.</w:t>
      </w:r>
    </w:p>
    <w:p w14:paraId="55E67CAB" w14:textId="2C24D74C"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w:t>
      </w:r>
      <w:proofErr w:type="spellStart"/>
      <w:r>
        <w:rPr>
          <w:bCs/>
        </w:rPr>
        <w:t>LibGen</w:t>
      </w:r>
      <w:proofErr w:type="spellEnd"/>
      <w:r>
        <w:rPr>
          <w:bCs/>
        </w:rPr>
        <w:t xml:space="preserve">,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06969A8F"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 xml:space="preserve">Government expenditure per student, tertiary (% of </w:t>
      </w:r>
      <w:r w:rsidR="00D170B8" w:rsidRPr="00D170B8">
        <w:lastRenderedPageBreak/>
        <w:t>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gridCol w:w="4362"/>
      </w:tblGrid>
      <w:tr w:rsidR="00267D39" w14:paraId="1E0220CF" w14:textId="77777777" w:rsidTr="007F4904">
        <w:trPr>
          <w:jc w:val="center"/>
        </w:trPr>
        <w:tc>
          <w:tcPr>
            <w:tcW w:w="4675" w:type="dxa"/>
          </w:tcPr>
          <w:p w14:paraId="1ECEDF9C" w14:textId="16487CEC" w:rsidR="007F4904" w:rsidRDefault="00267D39" w:rsidP="00E433F7">
            <w:pPr>
              <w:jc w:val="both"/>
            </w:pPr>
            <w:r>
              <w:rPr>
                <w:noProof/>
              </w:rPr>
              <w:drawing>
                <wp:inline distT="0" distB="0" distL="0" distR="0" wp14:anchorId="75ED3749" wp14:editId="1CDEAA98">
                  <wp:extent cx="3037114" cy="21967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8565" cy="2219464"/>
                          </a:xfrm>
                          <a:prstGeom prst="rect">
                            <a:avLst/>
                          </a:prstGeom>
                        </pic:spPr>
                      </pic:pic>
                    </a:graphicData>
                  </a:graphic>
                </wp:inline>
              </w:drawing>
            </w:r>
          </w:p>
        </w:tc>
        <w:tc>
          <w:tcPr>
            <w:tcW w:w="4675" w:type="dxa"/>
          </w:tcPr>
          <w:p w14:paraId="016515CE" w14:textId="7E8A5CB6" w:rsidR="007F4904" w:rsidRDefault="00267D39" w:rsidP="00E433F7">
            <w:pPr>
              <w:jc w:val="both"/>
            </w:pPr>
            <w:r>
              <w:rPr>
                <w:noProof/>
              </w:rPr>
              <w:drawing>
                <wp:inline distT="0" distB="0" distL="0" distR="0" wp14:anchorId="1D13BF0F" wp14:editId="5C84456B">
                  <wp:extent cx="2618014" cy="2209369"/>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4300" cy="2256869"/>
                          </a:xfrm>
                          <a:prstGeom prst="rect">
                            <a:avLst/>
                          </a:prstGeom>
                        </pic:spPr>
                      </pic:pic>
                    </a:graphicData>
                  </a:graphic>
                </wp:inline>
              </w:drawing>
            </w:r>
          </w:p>
        </w:tc>
      </w:tr>
    </w:tbl>
    <w:p w14:paraId="57E0B368" w14:textId="6AC5C88A" w:rsidR="007F4904" w:rsidRDefault="008C0E63" w:rsidP="00E433F7">
      <w:pPr>
        <w:pStyle w:val="Caption"/>
        <w:jc w:val="both"/>
      </w:pPr>
      <w:bookmarkStart w:id="2" w:name="_Ref11756940"/>
      <w:r>
        <w:t xml:space="preserve">Figure </w:t>
      </w:r>
      <w:fldSimple w:instr=" SEQ Figure \* ARABIC ">
        <w:r w:rsidR="00927D97">
          <w:rPr>
            <w:noProof/>
          </w:rPr>
          <w:t>3</w:t>
        </w:r>
      </w:fldSimple>
      <w:bookmarkEnd w:id="2"/>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4ED44C38" w14:textId="77777777" w:rsidR="001117AE" w:rsidRPr="001117AE"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1117AE">
        <w:rPr>
          <w:rFonts w:ascii="Lucida Console" w:eastAsia="Times New Roman" w:hAnsi="Lucida Console" w:cs="Courier New"/>
          <w:color w:val="000000"/>
          <w:sz w:val="14"/>
          <w:szCs w:val="14"/>
          <w:bdr w:val="none" w:sz="0" w:space="0" w:color="auto" w:frame="1"/>
          <w:lang/>
        </w:rPr>
        <w:lastRenderedPageBreak/>
        <w:t>───────────────────────────────────────────────────────────────────────────</w:t>
      </w:r>
    </w:p>
    <w:p w14:paraId="2C5F3263" w14:textId="0CED4336" w:rsidR="001117AE" w:rsidRPr="00FB4745"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Pr>
          <w:rFonts w:ascii="Lucida Console" w:eastAsia="Times New Roman" w:hAnsi="Lucida Console" w:cs="Courier New"/>
          <w:color w:val="000000"/>
          <w:sz w:val="14"/>
          <w:szCs w:val="14"/>
          <w:bdr w:val="none" w:sz="0" w:space="0" w:color="auto" w:frame="1"/>
          <w:lang/>
        </w:rPr>
        <w:t xml:space="preserve">                        DV: </w:t>
      </w:r>
      <w:r w:rsidRPr="00FB4745">
        <w:rPr>
          <w:rFonts w:ascii="Lucida Console" w:eastAsia="Times New Roman" w:hAnsi="Lucida Console" w:cs="Courier New"/>
          <w:color w:val="000000"/>
          <w:sz w:val="14"/>
          <w:szCs w:val="14"/>
          <w:bdr w:val="none" w:sz="0" w:space="0" w:color="auto" w:frame="1"/>
          <w:lang/>
        </w:rPr>
        <w:t>dl_per_pop</w:t>
      </w:r>
      <w:r w:rsidR="00784F08">
        <w:rPr>
          <w:rFonts w:ascii="Lucida Console" w:eastAsia="Times New Roman" w:hAnsi="Lucida Console" w:cs="Courier New"/>
          <w:color w:val="000000"/>
          <w:sz w:val="14"/>
          <w:szCs w:val="14"/>
          <w:bdr w:val="none" w:sz="0" w:space="0" w:color="auto" w:frame="1"/>
          <w:lang/>
        </w:rPr>
        <w:t xml:space="preserve">   </w:t>
      </w:r>
      <w:r>
        <w:rPr>
          <w:rFonts w:ascii="Lucida Console" w:eastAsia="Times New Roman" w:hAnsi="Lucida Console" w:cs="Courier New"/>
          <w:color w:val="000000"/>
          <w:sz w:val="14"/>
          <w:szCs w:val="14"/>
          <w:bdr w:val="none" w:sz="0" w:space="0" w:color="auto" w:frame="1"/>
          <w:lang/>
        </w:rPr>
        <w:t xml:space="preserve"> DV: </w:t>
      </w:r>
      <w:r w:rsidRPr="00FB4745">
        <w:rPr>
          <w:rFonts w:ascii="Lucida Console" w:eastAsia="Times New Roman" w:hAnsi="Lucida Console" w:cs="Courier New"/>
          <w:color w:val="000000"/>
          <w:sz w:val="14"/>
          <w:szCs w:val="14"/>
          <w:bdr w:val="none" w:sz="0" w:space="0" w:color="auto" w:frame="1"/>
          <w:lang/>
        </w:rPr>
        <w:t>dl_per_pop_round</w:t>
      </w:r>
    </w:p>
    <w:p w14:paraId="08F793E2"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Model 1          Model 2        Model 3    </w:t>
      </w:r>
    </w:p>
    <w:p w14:paraId="1CF107D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w:t>
      </w:r>
    </w:p>
    <w:p w14:paraId="65C77D0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Intercept)           -5.26e+03         2.5 ***        2.5 **     </w:t>
      </w:r>
    </w:p>
    <w:p w14:paraId="31155EC6"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3.22e+03)       (0.0188)       (0.893)     </w:t>
      </w:r>
    </w:p>
    <w:p w14:paraId="1BE19FD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log(pop_per_mil)     -83.1             -0.0181 ***    -0.0181     </w:t>
      </w:r>
    </w:p>
    <w:p w14:paraId="39BE6AC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125)               (0.000537)     (0.0255)    </w:t>
      </w:r>
    </w:p>
    <w:p w14:paraId="591416EF"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log(gdp)             712                0.531 ***      0.531 ***  </w:t>
      </w:r>
    </w:p>
    <w:p w14:paraId="72C0AE35"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376)               (0.00205)      (0.0972)    </w:t>
      </w:r>
    </w:p>
    <w:p w14:paraId="64E809D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internet_per_pop       1.95e+04 ***     2.82 ***       2.82 ***   </w:t>
      </w:r>
    </w:p>
    <w:p w14:paraId="34CF1843"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3.36e+03)       (0.0134)       (0.635)     </w:t>
      </w:r>
    </w:p>
    <w:p w14:paraId="07E285E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w:t>
      </w:r>
    </w:p>
    <w:p w14:paraId="1838A8CC"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N                    190              190            190          </w:t>
      </w:r>
    </w:p>
    <w:p w14:paraId="50B04977"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Null deviance          4.51e+09         9.26e+05       9.26e+05   </w:t>
      </w:r>
    </w:p>
    <w:p w14:paraId="15FF2C4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res.deviance           2.48e+09         3.86e+05       3.86e+05   </w:t>
      </w:r>
    </w:p>
    <w:p w14:paraId="795275A8"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w:t>
      </w:r>
    </w:p>
    <w:p w14:paraId="6B78B460"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r w:rsidRPr="00CA6595">
        <w:rPr>
          <w:rFonts w:ascii="Lucida Console" w:eastAsia="Times New Roman" w:hAnsi="Lucida Console" w:cs="Courier New"/>
          <w:color w:val="000000"/>
          <w:sz w:val="14"/>
          <w:szCs w:val="14"/>
          <w:bdr w:val="none" w:sz="0" w:space="0" w:color="auto" w:frame="1"/>
          <w:lang/>
        </w:rPr>
        <w:t xml:space="preserve">  *** p &lt; 0.001; ** p &lt; 0.01; * p &lt; 0.05.                           </w:t>
      </w:r>
    </w:p>
    <w:p w14:paraId="05B320AA" w14:textId="1E789805" w:rsidR="008D7FE2" w:rsidRPr="001117AE" w:rsidRDefault="008D7FE2" w:rsidP="00E433F7">
      <w:pPr>
        <w:jc w:val="both"/>
        <w:rPr>
          <w:lang/>
        </w:rPr>
      </w:pPr>
    </w:p>
    <w:p w14:paraId="2CBF4829" w14:textId="77777777" w:rsidR="001117AE"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rPr>
      </w:pPr>
    </w:p>
    <w:p w14:paraId="636E72FF" w14:textId="72DCD2A7" w:rsidR="003D089F" w:rsidRPr="00FC6C4B" w:rsidRDefault="00F27D44" w:rsidP="00E433F7">
      <w:pPr>
        <w:pStyle w:val="Caption"/>
        <w:jc w:val="both"/>
        <w:rPr>
          <w:b/>
          <w:lang/>
        </w:rPr>
      </w:pPr>
      <w:bookmarkStart w:id="3" w:name="_Ref10815821"/>
      <w:r w:rsidRPr="00FC6C4B">
        <w:rPr>
          <w:lang/>
        </w:rPr>
        <w:t xml:space="preserve"> </w:t>
      </w:r>
      <w:bookmarkStart w:id="4" w:name="_Ref11839878"/>
      <w:r w:rsidR="00377DB5" w:rsidRPr="00FC6C4B">
        <w:rPr>
          <w:lang/>
        </w:rPr>
        <w:t xml:space="preserve">Table </w:t>
      </w:r>
      <w:r w:rsidR="006D0AA9">
        <w:fldChar w:fldCharType="begin"/>
      </w:r>
      <w:r w:rsidR="006D0AA9" w:rsidRPr="00FC6C4B">
        <w:rPr>
          <w:lang/>
        </w:rPr>
        <w:instrText xml:space="preserve"> SEQ Table \* ARABIC </w:instrText>
      </w:r>
      <w:r w:rsidR="006D0AA9">
        <w:fldChar w:fldCharType="separate"/>
      </w:r>
      <w:r w:rsidR="00FC6C4B" w:rsidRPr="00FC6C4B">
        <w:rPr>
          <w:noProof/>
          <w:lang/>
        </w:rPr>
        <w:t>2</w:t>
      </w:r>
      <w:r w:rsidR="006D0AA9">
        <w:rPr>
          <w:noProof/>
        </w:rPr>
        <w:fldChar w:fldCharType="end"/>
      </w:r>
      <w:bookmarkEnd w:id="3"/>
      <w:bookmarkEnd w:id="4"/>
      <w:r w:rsidR="00377DB5" w:rsidRPr="00FC6C4B">
        <w:rPr>
          <w:lang/>
        </w:rPr>
        <w:t xml:space="preserve">: Global </w:t>
      </w:r>
      <w:r w:rsidR="00A30AA8" w:rsidRPr="00FC6C4B">
        <w:rPr>
          <w:lang/>
        </w:rPr>
        <w:t>models I. (DV: download per capita</w:t>
      </w:r>
      <w:r w:rsidR="00EC53A8" w:rsidRPr="00FC6C4B">
        <w:rPr>
          <w:lang/>
        </w:rPr>
        <w:t>, N=181</w:t>
      </w:r>
      <w:r w:rsidR="00A30AA8" w:rsidRPr="00FC6C4B">
        <w:rPr>
          <w:lang/>
        </w:rPr>
        <w:t>)</w:t>
      </w:r>
    </w:p>
    <w:p w14:paraId="63CA9E7F" w14:textId="15841083" w:rsidR="004077A3" w:rsidRDefault="00F26DF1" w:rsidP="00E433F7">
      <w:pPr>
        <w:jc w:val="both"/>
      </w:pPr>
      <w:r>
        <w:t xml:space="preserve">In the </w:t>
      </w:r>
      <w:r w:rsidR="001C3EF8">
        <w:t>general linear</w:t>
      </w:r>
      <w:r>
        <w:t xml:space="preserve"> model </w:t>
      </w:r>
      <w:r w:rsidR="00FB4745">
        <w:t>only</w:t>
      </w:r>
      <w:r w:rsidR="00A75F1C">
        <w:t xml:space="preserve"> the </w:t>
      </w:r>
      <w:r w:rsidR="00165A5B">
        <w:t>Internet</w:t>
      </w:r>
      <w:r>
        <w:t xml:space="preserve"> </w:t>
      </w:r>
      <w:r w:rsidR="00165A5B">
        <w:t xml:space="preserve">Penetration </w:t>
      </w:r>
      <w:r w:rsidR="00A75F1C">
        <w:t xml:space="preserve">and the GDP </w:t>
      </w:r>
      <w:r w:rsidR="002450F5">
        <w:t>ha</w:t>
      </w:r>
      <w:r w:rsidR="00A75F1C">
        <w:t xml:space="preserve">ve </w:t>
      </w:r>
      <w:r w:rsidR="00784F08">
        <w:t xml:space="preserve">significant </w:t>
      </w:r>
      <w:r w:rsidR="002450F5">
        <w:t>effect</w:t>
      </w:r>
      <w:r w:rsidR="00A75F1C">
        <w:t>s</w:t>
      </w:r>
      <w:r w:rsidR="00267E7C">
        <w:t xml:space="preserve"> (the latter only at a 90% level)</w:t>
      </w:r>
      <w:r w:rsidR="00A75F1C">
        <w:t>,</w:t>
      </w:r>
      <w:r w:rsidR="00784F08">
        <w:t xml:space="preserve"> both positive</w:t>
      </w:r>
      <w:r w:rsidR="00165A5B">
        <w:t xml:space="preserve">. </w:t>
      </w:r>
      <w:r w:rsidR="003B4172">
        <w:t xml:space="preserve">While there </w:t>
      </w:r>
      <w:r w:rsidR="000C6A44">
        <w:t>is a 0.</w:t>
      </w:r>
      <w:r w:rsidR="00EC53A8">
        <w:t>7</w:t>
      </w:r>
      <w:r w:rsidR="00462803">
        <w:t>5</w:t>
      </w:r>
      <w:r w:rsidR="00EC53A8">
        <w:t xml:space="preserve"> </w:t>
      </w:r>
      <w:r w:rsidR="00165A5B">
        <w:t>correlation between GDP and Internet penetration, the VIF values of the model show that the model does not</w:t>
      </w:r>
      <w:r w:rsidR="00C850DE">
        <w:t xml:space="preserve"> suffer from multicollinearity. </w:t>
      </w:r>
    </w:p>
    <w:p w14:paraId="26E0E21B" w14:textId="0F41EBAB"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30BEB6C2"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B213CD" w:rsidRPr="00B213CD">
        <w:t xml:space="preserve">385842 </w:t>
      </w:r>
      <w:r w:rsidR="00B213CD">
        <w:t>/</w:t>
      </w:r>
      <w:r w:rsidR="00B213CD" w:rsidRPr="00B213CD">
        <w:t>186</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proofErr w:type="spellStart"/>
      <w:r w:rsidR="00EB0CAC">
        <w:t>Q</w:t>
      </w:r>
      <w:r w:rsidR="00CD699B">
        <w:t>uasi</w:t>
      </w:r>
      <w:r w:rsidR="00EB0CAC">
        <w:t>P</w:t>
      </w:r>
      <w:r w:rsidR="00CD699B">
        <w:t>oisson</w:t>
      </w:r>
      <w:proofErr w:type="spellEnd"/>
      <w:r w:rsidR="00CD699B">
        <w:t xml:space="preserve">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low(</w:t>
      </w:r>
      <w:proofErr w:type="spellStart"/>
      <w:r w:rsidR="006D64EA">
        <w:t>er</w:t>
      </w:r>
      <w:proofErr w:type="spellEnd"/>
      <w:r w:rsidR="006D64EA">
        <w:t xml:space="preserve">) income </w:t>
      </w:r>
      <w:r w:rsidR="00C92712">
        <w:t xml:space="preserve">countries may use shadow libraries </w:t>
      </w:r>
      <w:r w:rsidR="008565AE">
        <w:t xml:space="preserve">more </w:t>
      </w:r>
      <w:r w:rsidR="00C92712">
        <w:t>to compensate for infrastructural, and funding limitations.</w:t>
      </w:r>
    </w:p>
    <w:p w14:paraId="71DF9D17" w14:textId="10CAB89B"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as reduced </w:t>
      </w:r>
      <w:r w:rsidR="00D46458">
        <w:t xml:space="preserve">from </w:t>
      </w:r>
      <w:r w:rsidR="00784F08">
        <w:t>235</w:t>
      </w:r>
      <w:r w:rsidR="00D46458" w:rsidRPr="001156B0">
        <w:t xml:space="preserve"> to </w:t>
      </w:r>
      <w:r w:rsidR="00784F08">
        <w:t>125</w:t>
      </w:r>
      <w:r w:rsidR="00300E3C">
        <w:t xml:space="preserve">. </w:t>
      </w:r>
      <w:r w:rsidR="00684831">
        <w:t xml:space="preserve">For this model and all the following </w:t>
      </w:r>
      <w:r w:rsidR="003D0523">
        <w:t>ones,</w:t>
      </w:r>
      <w:r w:rsidR="00684831">
        <w:t xml:space="preserve"> we only include the results of the </w:t>
      </w:r>
      <w:proofErr w:type="spellStart"/>
      <w:r w:rsidR="008565AE">
        <w:t>Q</w:t>
      </w:r>
      <w:r w:rsidR="00684831">
        <w:t>uasi</w:t>
      </w:r>
      <w:r w:rsidR="008565AE">
        <w:t>P</w:t>
      </w:r>
      <w:r w:rsidR="00684831">
        <w:t>oisson</w:t>
      </w:r>
      <w:proofErr w:type="spellEnd"/>
      <w:r w:rsidR="00684831">
        <w:t xml:space="preserve">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2AA3C78D" w:rsidR="00300E3C" w:rsidRDefault="00300E3C" w:rsidP="00300E3C">
      <w:pPr>
        <w:jc w:val="both"/>
      </w:pPr>
    </w:p>
    <w:p w14:paraId="682B2BFC" w14:textId="77777777" w:rsidR="008E5175" w:rsidRDefault="008E5175" w:rsidP="00300E3C">
      <w:pPr>
        <w:jc w:val="both"/>
      </w:pPr>
    </w:p>
    <w:p w14:paraId="3E66A673" w14:textId="77777777" w:rsidR="006D0AA9" w:rsidRDefault="006D0AA9" w:rsidP="00E433F7">
      <w:pPr>
        <w:pStyle w:val="Caption"/>
        <w:jc w:val="both"/>
      </w:pPr>
      <w:bookmarkStart w:id="5" w:name="_Ref11753748"/>
    </w:p>
    <w:p w14:paraId="0E8CE81B" w14:textId="77777777" w:rsidR="006D0AA9" w:rsidRDefault="006D0AA9" w:rsidP="00E433F7">
      <w:pPr>
        <w:pStyle w:val="Caption"/>
        <w:jc w:val="both"/>
      </w:pPr>
    </w:p>
    <w:p w14:paraId="207B7C9B" w14:textId="40597DC7"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w:t>
      </w:r>
    </w:p>
    <w:p w14:paraId="3C680852" w14:textId="443B0C11"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Model </w:t>
      </w:r>
      <w:r>
        <w:rPr>
          <w:rFonts w:ascii="Lucida Console" w:eastAsia="Times New Roman" w:hAnsi="Lucida Console" w:cs="Courier New"/>
          <w:color w:val="000000"/>
          <w:sz w:val="14"/>
          <w:szCs w:val="14"/>
          <w:bdr w:val="none" w:sz="0" w:space="0" w:color="auto" w:frame="1"/>
          <w:lang/>
        </w:rPr>
        <w:t>4</w:t>
      </w:r>
      <w:r w:rsidRPr="00267E7C">
        <w:rPr>
          <w:rFonts w:ascii="Lucida Console" w:eastAsia="Times New Roman" w:hAnsi="Lucida Console" w:cs="Courier New"/>
          <w:color w:val="000000"/>
          <w:sz w:val="14"/>
          <w:szCs w:val="14"/>
          <w:bdr w:val="none" w:sz="0" w:space="0" w:color="auto" w:frame="1"/>
          <w:lang/>
        </w:rPr>
        <w:t xml:space="preserve">      Model </w:t>
      </w:r>
      <w:r>
        <w:rPr>
          <w:rFonts w:ascii="Lucida Console" w:eastAsia="Times New Roman" w:hAnsi="Lucida Console" w:cs="Courier New"/>
          <w:color w:val="000000"/>
          <w:sz w:val="14"/>
          <w:szCs w:val="14"/>
          <w:bdr w:val="none" w:sz="0" w:space="0" w:color="auto" w:frame="1"/>
          <w:lang/>
        </w:rPr>
        <w:t>5</w:t>
      </w:r>
      <w:r w:rsidRPr="00267E7C">
        <w:rPr>
          <w:rFonts w:ascii="Lucida Console" w:eastAsia="Times New Roman" w:hAnsi="Lucida Console" w:cs="Courier New"/>
          <w:color w:val="000000"/>
          <w:sz w:val="14"/>
          <w:szCs w:val="14"/>
          <w:bdr w:val="none" w:sz="0" w:space="0" w:color="auto" w:frame="1"/>
          <w:lang/>
        </w:rPr>
        <w:t xml:space="preserve">       Model </w:t>
      </w:r>
      <w:r>
        <w:rPr>
          <w:rFonts w:ascii="Lucida Console" w:eastAsia="Times New Roman" w:hAnsi="Lucida Console" w:cs="Courier New"/>
          <w:color w:val="000000"/>
          <w:sz w:val="14"/>
          <w:szCs w:val="14"/>
          <w:bdr w:val="none" w:sz="0" w:space="0" w:color="auto" w:frame="1"/>
          <w:lang/>
        </w:rPr>
        <w:t>6</w:t>
      </w:r>
      <w:r w:rsidRPr="00267E7C">
        <w:rPr>
          <w:rFonts w:ascii="Lucida Console" w:eastAsia="Times New Roman" w:hAnsi="Lucida Console" w:cs="Courier New"/>
          <w:color w:val="000000"/>
          <w:sz w:val="14"/>
          <w:szCs w:val="14"/>
          <w:bdr w:val="none" w:sz="0" w:space="0" w:color="auto" w:frame="1"/>
          <w:lang/>
        </w:rPr>
        <w:t xml:space="preserve">    </w:t>
      </w:r>
    </w:p>
    <w:p w14:paraId="7E140C99" w14:textId="284ABAAC"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w:t>
      </w:r>
    </w:p>
    <w:p w14:paraId="62344F7A" w14:textId="55E831CC"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Intercept)                 2.44         8.15 ***     7.12 ***    </w:t>
      </w:r>
    </w:p>
    <w:p w14:paraId="0BD9EBF1" w14:textId="47CB4CBB"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1.67)       (0.267)      (0.358)      </w:t>
      </w:r>
    </w:p>
    <w:p w14:paraId="73D86F50"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423D3040" w14:textId="5D4B71CE"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log(pop_per_mil)           -0.0926      -0.326 ***   -0.341 ***   </w:t>
      </w:r>
    </w:p>
    <w:p w14:paraId="4070EDD4" w14:textId="3259DDCE"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875)     (0.0719)     (0.0672)     </w:t>
      </w:r>
    </w:p>
    <w:p w14:paraId="345F6348"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4760AB0B" w14:textId="3C9EE5E1"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log(gdp)                    0.583 **                              </w:t>
      </w:r>
    </w:p>
    <w:p w14:paraId="628E9458" w14:textId="36E5AB8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181)                                </w:t>
      </w:r>
    </w:p>
    <w:p w14:paraId="5C19A444"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12DDDB86" w14:textId="23F12146"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internet_per_pop            1.61                                  </w:t>
      </w:r>
    </w:p>
    <w:p w14:paraId="643B5834" w14:textId="749630C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1.43)                                 </w:t>
      </w:r>
    </w:p>
    <w:p w14:paraId="79B05AF7"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53B3A964" w14:textId="40D92A0A"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tertiary                    0.0023       0.0102 *     0.0297 ***  </w:t>
      </w:r>
    </w:p>
    <w:p w14:paraId="2E764DC0" w14:textId="662E97E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043)     (0.00444)    (0.0061)     </w:t>
      </w:r>
    </w:p>
    <w:p w14:paraId="4AFE976F"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0B919239" w14:textId="248548D7"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exp_tertiary_pstudent      -1.37e-05     9.11e-06    -2.49e-06    </w:t>
      </w:r>
    </w:p>
    <w:p w14:paraId="6AA35585" w14:textId="28481921"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1.57e-05)   (1.78e-05)   (1.56e-05)   </w:t>
      </w:r>
    </w:p>
    <w:p w14:paraId="545A45E5"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1714ADBB" w14:textId="70F8C33A"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rd                          0.0875       0.148        1.56 ***    </w:t>
      </w:r>
    </w:p>
    <w:p w14:paraId="0F598D51" w14:textId="126689C6"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103)      (0.11)       (0.323)      </w:t>
      </w:r>
    </w:p>
    <w:p w14:paraId="59C7E985"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798F209B" w14:textId="02C03498"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h_index                    -0.000156     0.000743     0.000896 *  </w:t>
      </w:r>
    </w:p>
    <w:p w14:paraId="02E2E5C1" w14:textId="22AE5F85"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00491)   (0.000446)   (0.000447)   </w:t>
      </w:r>
    </w:p>
    <w:p w14:paraId="42CB44FE"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5594D1F0" w14:textId="169342EB"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tertiary:rd                                          -0.0211 ***  </w:t>
      </w:r>
    </w:p>
    <w:p w14:paraId="4946C034" w14:textId="2A7AF46F"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0.00476)    </w:t>
      </w:r>
    </w:p>
    <w:p w14:paraId="49945628" w14:textId="77777777" w:rsid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p>
    <w:p w14:paraId="1ADF7C0E" w14:textId="26396604"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w:t>
      </w:r>
    </w:p>
    <w:p w14:paraId="0AA6D75E" w14:textId="030B6F9D"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N                          86           86           86           </w:t>
      </w:r>
    </w:p>
    <w:p w14:paraId="3DA0E00E" w14:textId="68C58A7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Null deviance               4.7e+05      4.7e+05      4.7e+05     </w:t>
      </w:r>
    </w:p>
    <w:p w14:paraId="5FC047AF" w14:textId="7D5CD190"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bdr w:val="none" w:sz="0" w:space="0" w:color="auto" w:frame="1"/>
          <w:lang/>
        </w:rPr>
      </w:pPr>
      <w:r w:rsidRPr="00267E7C">
        <w:rPr>
          <w:rFonts w:ascii="Lucida Console" w:eastAsia="Times New Roman" w:hAnsi="Lucida Console" w:cs="Courier New"/>
          <w:color w:val="000000"/>
          <w:sz w:val="14"/>
          <w:szCs w:val="14"/>
          <w:bdr w:val="none" w:sz="0" w:space="0" w:color="auto" w:frame="1"/>
          <w:lang/>
        </w:rPr>
        <w:t xml:space="preserve">  res.deviance                1.97e+05     2.53e+05     1.91e+05    </w:t>
      </w:r>
    </w:p>
    <w:p w14:paraId="6E8AF32A" w14:textId="6CE08136" w:rsidR="00267E7C" w:rsidRPr="00267E7C" w:rsidRDefault="00267E7C" w:rsidP="00267E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748"/>
        <w:rPr>
          <w:rFonts w:ascii="Lucida Console" w:eastAsia="Times New Roman" w:hAnsi="Lucida Console" w:cs="Courier New"/>
          <w:color w:val="000000"/>
          <w:sz w:val="14"/>
          <w:szCs w:val="14"/>
          <w:lang/>
        </w:rPr>
      </w:pPr>
      <w:r w:rsidRPr="00267E7C">
        <w:rPr>
          <w:rFonts w:ascii="Lucida Console" w:eastAsia="Times New Roman" w:hAnsi="Lucida Console" w:cs="Courier New"/>
          <w:color w:val="000000"/>
          <w:sz w:val="14"/>
          <w:szCs w:val="14"/>
          <w:bdr w:val="none" w:sz="0" w:space="0" w:color="auto" w:frame="1"/>
          <w:lang/>
        </w:rPr>
        <w:t>────────────────────────────────────────────────────────────────────</w:t>
      </w:r>
    </w:p>
    <w:p w14:paraId="1F58FAFF" w14:textId="77777777" w:rsidR="006D0AA9" w:rsidRPr="006D0AA9" w:rsidRDefault="006D0AA9" w:rsidP="006D0AA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lang/>
        </w:rPr>
      </w:pPr>
      <w:r w:rsidRPr="006D0AA9">
        <w:rPr>
          <w:rFonts w:ascii="Lucida Console" w:eastAsia="Times New Roman" w:hAnsi="Lucida Console" w:cs="Courier New"/>
          <w:color w:val="000000"/>
          <w:sz w:val="14"/>
          <w:szCs w:val="14"/>
          <w:bdr w:val="none" w:sz="0" w:space="0" w:color="auto" w:frame="1"/>
          <w:lang/>
        </w:rPr>
        <w:t xml:space="preserve">  *** p &lt; 0.001; ** p &lt; 0.01; * p &lt; 0.05.  </w:t>
      </w:r>
    </w:p>
    <w:p w14:paraId="7AAA8A96" w14:textId="77777777" w:rsidR="006D0AA9" w:rsidRPr="006D0AA9" w:rsidRDefault="006D0AA9" w:rsidP="00E433F7">
      <w:pPr>
        <w:pStyle w:val="Caption"/>
        <w:jc w:val="both"/>
        <w:rPr>
          <w:lang/>
        </w:rPr>
      </w:pPr>
    </w:p>
    <w:p w14:paraId="10360F23" w14:textId="2C7A0D80" w:rsidR="00355767" w:rsidRDefault="00355767" w:rsidP="00E433F7">
      <w:pPr>
        <w:pStyle w:val="Caption"/>
        <w:jc w:val="both"/>
      </w:pPr>
      <w:r w:rsidRPr="00784F08">
        <w:rPr>
          <w:lang/>
        </w:rPr>
        <w:t xml:space="preserve">Table </w:t>
      </w:r>
      <w:r w:rsidR="006D0AA9">
        <w:fldChar w:fldCharType="begin"/>
      </w:r>
      <w:r w:rsidR="006D0AA9" w:rsidRPr="00784F08">
        <w:rPr>
          <w:lang/>
        </w:rPr>
        <w:instrText xml:space="preserve"> SEQ Table \* ARABIC </w:instrText>
      </w:r>
      <w:r w:rsidR="006D0AA9">
        <w:fldChar w:fldCharType="separate"/>
      </w:r>
      <w:r w:rsidR="00FC6C4B">
        <w:rPr>
          <w:noProof/>
          <w:lang/>
        </w:rPr>
        <w:t>3</w:t>
      </w:r>
      <w:r w:rsidR="006D0AA9">
        <w:rPr>
          <w:noProof/>
        </w:rPr>
        <w:fldChar w:fldCharType="end"/>
      </w:r>
      <w:bookmarkEnd w:id="5"/>
      <w:r w:rsidRPr="00784F08">
        <w:rPr>
          <w:lang/>
        </w:rPr>
        <w:t xml:space="preserve">: </w:t>
      </w:r>
      <w:r w:rsidR="00A30AA8" w:rsidRPr="00784F08">
        <w:rPr>
          <w:lang/>
        </w:rPr>
        <w:t xml:space="preserve">Global models II. </w:t>
      </w:r>
      <w:r w:rsidR="00A30AA8">
        <w:t>(DV: download per capita)</w:t>
      </w:r>
    </w:p>
    <w:p w14:paraId="0746B19B" w14:textId="4272B7A0" w:rsidR="00684831" w:rsidRDefault="007332C6" w:rsidP="00E433F7">
      <w:pPr>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r w:rsidR="00A30AA8">
        <w:t xml:space="preserve">Table </w:t>
      </w:r>
      <w:r w:rsidR="00A30AA8">
        <w:rPr>
          <w:noProof/>
        </w:rPr>
        <w:t>3</w:t>
      </w:r>
      <w:r w:rsidR="00A30AA8">
        <w:fldChar w:fldCharType="end"/>
      </w:r>
      <w:r w:rsidR="00A30AA8">
        <w:t xml:space="preserve"> Model 4.</w:t>
      </w:r>
      <w:r w:rsidR="00BB3D20">
        <w:t xml:space="preserve">) </w:t>
      </w:r>
      <w:r>
        <w:t>did no</w:t>
      </w:r>
      <w:r w:rsidR="00A661E6">
        <w:t>t produce significant</w:t>
      </w:r>
      <w:r w:rsidR="00AC60FC">
        <w:t xml:space="preserve"> new insights</w:t>
      </w:r>
      <w:r w:rsidR="00A661E6">
        <w:t xml:space="preserve">, as the </w:t>
      </w:r>
      <w:r w:rsidR="00267E7C">
        <w:t xml:space="preserve">GDP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267E7C">
        <w:t>. In the resulting, weaker model</w:t>
      </w:r>
      <w:r w:rsidR="00C64344">
        <w:t xml:space="preserve">, </w:t>
      </w:r>
      <w:r w:rsidR="00577412">
        <w:t>the share of population with tertiary educa</w:t>
      </w:r>
      <w:r w:rsidR="007707D3">
        <w:t xml:space="preserve">tion, and the h-index variable </w:t>
      </w:r>
      <w:r w:rsidR="00577412">
        <w:t>became significant</w:t>
      </w:r>
      <w:r w:rsidR="00267E7C">
        <w:t xml:space="preserve"> (the latter only at a 90% level)</w:t>
      </w:r>
      <w:r w:rsidR="00577412">
        <w:t xml:space="preserve">,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w:t>
      </w:r>
      <w:r w:rsidR="00267E7C">
        <w:t xml:space="preserve">Interestingly, the share of active tertiary education students, a </w:t>
      </w:r>
      <w:r w:rsidR="00B213CD">
        <w:t xml:space="preserve">potential </w:t>
      </w:r>
      <w:r w:rsidR="00267E7C">
        <w:t xml:space="preserve">source </w:t>
      </w:r>
      <w:r w:rsidR="00B213CD">
        <w:t xml:space="preserve">of </w:t>
      </w:r>
      <w:r w:rsidR="00267E7C">
        <w:t xml:space="preserve">shadow library traffic, was not significant. </w:t>
      </w:r>
      <w:r w:rsidR="007707D3">
        <w:t xml:space="preserve">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 xml:space="preserve">two most </w:t>
      </w:r>
      <w:r w:rsidR="00267E7C">
        <w:t xml:space="preserve">obvious </w:t>
      </w:r>
      <w:r w:rsidR="00E651B5">
        <w:t>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7BC9F737" w:rsidR="00165A5B" w:rsidRDefault="0014447A" w:rsidP="00E433F7">
      <w:pPr>
        <w:jc w:val="both"/>
      </w:pPr>
      <w:r>
        <w:t xml:space="preserve">Lastly, </w:t>
      </w:r>
      <w:r w:rsidR="00165A5B">
        <w:t xml:space="preserve">we </w:t>
      </w:r>
      <w:r>
        <w:t>explored the effect of regional differences, because the descriptives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0E1DE9E7" w14:textId="2CA2EC34" w:rsidR="00267E7C" w:rsidRDefault="00267E7C" w:rsidP="00E433F7">
      <w:pPr>
        <w:jc w:val="both"/>
      </w:pPr>
    </w:p>
    <w:p w14:paraId="014C63F5" w14:textId="77777777" w:rsidR="00267E7C" w:rsidRDefault="00267E7C" w:rsidP="00E433F7">
      <w:pPr>
        <w:jc w:val="both"/>
      </w:pPr>
    </w:p>
    <w:p w14:paraId="30F0EC61" w14:textId="25F10FE0" w:rsidR="00165A5B" w:rsidRDefault="00165A5B" w:rsidP="00E433F7">
      <w:pPr>
        <w:jc w:val="both"/>
      </w:pPr>
      <w:r>
        <w:lastRenderedPageBreak/>
        <w:t xml:space="preserve">The coefficients </w:t>
      </w:r>
      <w:r w:rsidR="004E634F">
        <w:t>are the following</w:t>
      </w:r>
      <w:r>
        <w:t>:</w:t>
      </w:r>
    </w:p>
    <w:p w14:paraId="73F0B80E"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 xml:space="preserve">               log(gdp) (Intercept)  pop_per_mil internet_per_pop</w:t>
      </w:r>
    </w:p>
    <w:p w14:paraId="74D1DF3A"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Africa        0.9627592   -1.466069 -0.002387981         2.013969</w:t>
      </w:r>
    </w:p>
    <w:p w14:paraId="326DB4E0"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Americas      0.2326529    5.381615 -0.002387981         2.013969</w:t>
      </w:r>
    </w:p>
    <w:p w14:paraId="35C0B225"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Asia          0.5022370    2.850454 -0.002387981         2.013969</w:t>
      </w:r>
    </w:p>
    <w:p w14:paraId="3C7EF4D5"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Europe        0.1863494    6.624234 -0.002387981         2.013969</w:t>
      </w:r>
    </w:p>
    <w:p w14:paraId="6D835C7A"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rPr>
      </w:pPr>
      <w:r w:rsidRPr="00952253">
        <w:rPr>
          <w:rFonts w:ascii="Lucida Console" w:eastAsia="Times New Roman" w:hAnsi="Lucida Console" w:cs="Courier New"/>
          <w:color w:val="000000"/>
          <w:sz w:val="14"/>
          <w:szCs w:val="14"/>
          <w:bdr w:val="none" w:sz="0" w:space="0" w:color="auto" w:frame="1"/>
          <w:lang/>
        </w:rPr>
        <w:t>North America 0.4064508    4.240054 -0.002387981         2.013969</w:t>
      </w:r>
    </w:p>
    <w:p w14:paraId="637FB100" w14:textId="77777777" w:rsidR="00952253" w:rsidRPr="00952253" w:rsidRDefault="0095225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lang/>
        </w:rPr>
      </w:pPr>
      <w:r w:rsidRPr="00952253">
        <w:rPr>
          <w:rFonts w:ascii="Lucida Console" w:eastAsia="Times New Roman" w:hAnsi="Lucida Console" w:cs="Courier New"/>
          <w:color w:val="000000"/>
          <w:sz w:val="14"/>
          <w:szCs w:val="14"/>
          <w:bdr w:val="none" w:sz="0" w:space="0" w:color="auto" w:frame="1"/>
          <w:lang/>
        </w:rPr>
        <w:t>Oceania       1.1899856   -4.236995 -0.002387981         2.013969</w:t>
      </w:r>
    </w:p>
    <w:p w14:paraId="2BFABE72" w14:textId="77777777" w:rsidR="00952253" w:rsidRPr="00952253" w:rsidRDefault="00952253" w:rsidP="00E433F7">
      <w:pPr>
        <w:jc w:val="both"/>
        <w:rPr>
          <w:sz w:val="14"/>
          <w:szCs w:val="14"/>
          <w:lang/>
        </w:rPr>
      </w:pPr>
    </w:p>
    <w:p w14:paraId="3B1A2DC1" w14:textId="480E796F" w:rsidR="00E41FC9" w:rsidRDefault="00FB2E32" w:rsidP="00E433F7">
      <w:pPr>
        <w:pStyle w:val="Caption"/>
        <w:jc w:val="both"/>
      </w:pPr>
      <w:r>
        <w:t xml:space="preserve">Table </w:t>
      </w:r>
      <w:fldSimple w:instr=" SEQ Table \* ARABIC ">
        <w:r w:rsidR="00FC6C4B">
          <w:rPr>
            <w:noProof/>
          </w:rPr>
          <w:t>4</w:t>
        </w:r>
      </w:fldSimple>
      <w:r>
        <w:t xml:space="preserve">: </w:t>
      </w:r>
      <w:r w:rsidR="00F01B3A">
        <w:t xml:space="preserve">Global models III. </w:t>
      </w:r>
      <w:r w:rsidR="00D320CB">
        <w:t>R</w:t>
      </w:r>
      <w:r>
        <w:t>andom effects model by continent</w:t>
      </w:r>
      <w:r w:rsidR="00F01B3A">
        <w:t xml:space="preserve"> (DV: download per capita)</w:t>
      </w:r>
    </w:p>
    <w:p w14:paraId="1FBA5DE9" w14:textId="6A587029" w:rsidR="00165A5B" w:rsidRDefault="00123A13" w:rsidP="00E433F7">
      <w:pPr>
        <w:jc w:val="both"/>
      </w:pPr>
      <w:r>
        <w:t>From the table abo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 xml:space="preserve">than </w:t>
      </w:r>
      <w:r w:rsidR="00E41FC9">
        <w:t xml:space="preserve">for example </w:t>
      </w:r>
      <w:r w:rsidR="009C75BF">
        <w:t>in Europe.</w:t>
      </w:r>
    </w:p>
    <w:p w14:paraId="2D3EAA4E" w14:textId="33F24BAC" w:rsidR="00D320CB" w:rsidRDefault="00574C8E" w:rsidP="00D320CB">
      <w:r>
        <w:t>I</w:t>
      </w:r>
      <w:r w:rsidR="00BE4974">
        <w:t>t is possible that the cause of th</w:t>
      </w:r>
      <w:r w:rsidR="003A3EAE">
        <w:t>ese</w:t>
      </w:r>
      <w:r w:rsidR="00BE4974">
        <w:t xml:space="preserve"> differences </w:t>
      </w:r>
      <w:r w:rsidR="00B213CD">
        <w:t xml:space="preserve">is </w:t>
      </w:r>
      <w:r w:rsidR="00BE4974">
        <w:t xml:space="preserve">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w:t>
      </w:r>
      <w:r w:rsidR="00FC6C4B">
        <w:t xml:space="preserve">GDP, </w:t>
      </w:r>
      <w:r w:rsidR="00E41FC9">
        <w:t xml:space="preserve">R&amp;D and </w:t>
      </w:r>
      <w:r w:rsidR="00FC6C4B">
        <w:t xml:space="preserve">educated population </w:t>
      </w:r>
      <w:r w:rsidR="00E41FC9">
        <w:t xml:space="preserve">in different </w:t>
      </w:r>
      <w:r w:rsidR="006D64EA">
        <w:t>income</w:t>
      </w:r>
      <w:r w:rsidR="00E41FC9">
        <w:t xml:space="preserve"> categories</w:t>
      </w:r>
      <w:r w:rsidR="008516C6">
        <w:rPr>
          <w:rStyle w:val="FootnoteReference"/>
        </w:rPr>
        <w:footnoteReference w:id="8"/>
      </w:r>
      <w:r w:rsidR="00E41FC9">
        <w:t>.</w:t>
      </w:r>
      <w:r w:rsidR="007E10E0">
        <w:fldChar w:fldCharType="begin"/>
      </w:r>
      <w:r w:rsidR="007E10E0">
        <w:instrText xml:space="preserve"> REF _Ref11764294 \h </w:instrText>
      </w:r>
      <w:r w:rsidR="00E433F7">
        <w:instrText xml:space="preserve"> \* MERGEFORMAT </w:instrText>
      </w:r>
      <w:r w:rsidR="007E10E0">
        <w:fldChar w:fldCharType="separate"/>
      </w:r>
    </w:p>
    <w:p w14:paraId="140E5917" w14:textId="374AF34F" w:rsidR="008516C6" w:rsidRDefault="00D320CB" w:rsidP="00E433F7">
      <w:pPr>
        <w:jc w:val="both"/>
      </w:pPr>
      <w:r>
        <w:t>Table</w:t>
      </w:r>
      <w:r>
        <w:rPr>
          <w:noProof/>
        </w:rPr>
        <w:t xml:space="preserve"> 5</w:t>
      </w:r>
      <w:r w:rsidR="007E10E0">
        <w:fldChar w:fldCharType="end"/>
      </w:r>
      <w:r w:rsidR="007E10E0">
        <w:t xml:space="preserve"> </w:t>
      </w:r>
      <w:r w:rsidR="00FC6C4B">
        <w:t xml:space="preserve">and 6 shows </w:t>
      </w:r>
      <w:r w:rsidR="009745F0">
        <w:t xml:space="preserve">the outcome of </w:t>
      </w:r>
      <w:r w:rsidR="00FC6C4B">
        <w:t xml:space="preserve">these </w:t>
      </w:r>
      <w:r w:rsidR="009745F0">
        <w:t>model</w:t>
      </w:r>
      <w:r w:rsidR="00FC6C4B">
        <w:t>s</w:t>
      </w:r>
      <w:r w:rsidR="009745F0">
        <w:t>.</w:t>
      </w:r>
    </w:p>
    <w:p w14:paraId="279C1046" w14:textId="0D4F451D" w:rsid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p>
    <w:p w14:paraId="108A945C" w14:textId="77777777" w:rsidR="00FC6C4B" w:rsidRPr="00FC6C4B" w:rsidRDefault="00FC6C4B"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FC6C4B">
        <w:rPr>
          <w:rFonts w:ascii="Lucida Console" w:eastAsia="Times New Roman" w:hAnsi="Lucida Console" w:cs="Courier New"/>
          <w:color w:val="000000"/>
          <w:sz w:val="14"/>
          <w:szCs w:val="14"/>
          <w:bdr w:val="none" w:sz="0" w:space="0" w:color="auto" w:frame="1"/>
          <w:lang/>
        </w:rPr>
        <w:t xml:space="preserve">                       log(gdp) (Intercept)  pop_per_mil internet_per_pop</w:t>
      </w:r>
    </w:p>
    <w:p w14:paraId="2F6A4193" w14:textId="77777777" w:rsidR="00FC6C4B" w:rsidRPr="00FC6C4B" w:rsidRDefault="00FC6C4B"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FC6C4B">
        <w:rPr>
          <w:rFonts w:ascii="Lucida Console" w:eastAsia="Times New Roman" w:hAnsi="Lucida Console" w:cs="Courier New"/>
          <w:color w:val="000000"/>
          <w:sz w:val="14"/>
          <w:szCs w:val="14"/>
          <w:bdr w:val="none" w:sz="0" w:space="0" w:color="auto" w:frame="1"/>
          <w:lang/>
        </w:rPr>
        <w:t>High income         -0.02071013    8.485102 -0.001829117         2.644175</w:t>
      </w:r>
    </w:p>
    <w:p w14:paraId="68698761" w14:textId="77777777" w:rsidR="00FC6C4B" w:rsidRPr="00FC6C4B" w:rsidRDefault="00FC6C4B"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lang/>
        </w:rPr>
      </w:pPr>
      <w:r w:rsidRPr="00FC6C4B">
        <w:rPr>
          <w:rFonts w:ascii="Lucida Console" w:eastAsia="Times New Roman" w:hAnsi="Lucida Console" w:cs="Courier New"/>
          <w:color w:val="000000"/>
          <w:sz w:val="14"/>
          <w:szCs w:val="14"/>
          <w:bdr w:val="none" w:sz="0" w:space="0" w:color="auto" w:frame="1"/>
          <w:lang/>
        </w:rPr>
        <w:t>Upper middle income  0.23623528    5.468116 -0.001829117         2.644175</w:t>
      </w:r>
    </w:p>
    <w:p w14:paraId="4C3F087A" w14:textId="77777777" w:rsidR="00FC6C4B" w:rsidRPr="00FC6C4B" w:rsidRDefault="00FC6C4B"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FC6C4B">
        <w:rPr>
          <w:rFonts w:ascii="Lucida Console" w:eastAsia="Times New Roman" w:hAnsi="Lucida Console" w:cs="Courier New"/>
          <w:color w:val="000000"/>
          <w:sz w:val="14"/>
          <w:szCs w:val="14"/>
          <w:bdr w:val="none" w:sz="0" w:space="0" w:color="auto" w:frame="1"/>
          <w:lang/>
        </w:rPr>
        <w:t>Lower middle income  0.97114993   -1.538534 -0.001829117         2.644175</w:t>
      </w:r>
    </w:p>
    <w:p w14:paraId="408F35CD" w14:textId="77777777" w:rsidR="00FC6C4B" w:rsidRPr="00FC6C4B" w:rsidRDefault="00FC6C4B"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FC6C4B">
        <w:rPr>
          <w:rFonts w:ascii="Lucida Console" w:eastAsia="Times New Roman" w:hAnsi="Lucida Console" w:cs="Courier New"/>
          <w:color w:val="000000"/>
          <w:sz w:val="14"/>
          <w:szCs w:val="14"/>
          <w:bdr w:val="none" w:sz="0" w:space="0" w:color="auto" w:frame="1"/>
          <w:lang/>
        </w:rPr>
        <w:t>Low income           1.39714091   -4.935827 -0.001829117         2.644175</w:t>
      </w:r>
    </w:p>
    <w:p w14:paraId="351B154B" w14:textId="77777777" w:rsidR="00FC6C4B" w:rsidRP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p>
    <w:p w14:paraId="29CBDFA3" w14:textId="50D6EA12" w:rsidR="00FC6C4B" w:rsidRDefault="00FC6C4B" w:rsidP="00FC6C4B">
      <w:pPr>
        <w:pStyle w:val="Caption"/>
        <w:rPr>
          <w:bdr w:val="none" w:sz="0" w:space="0" w:color="auto" w:frame="1"/>
          <w:lang/>
        </w:rPr>
      </w:pPr>
      <w:r>
        <w:t xml:space="preserve">Table </w:t>
      </w:r>
      <w:fldSimple w:instr=" SEQ Table \* ARABIC ">
        <w:r>
          <w:rPr>
            <w:noProof/>
          </w:rPr>
          <w:t>5</w:t>
        </w:r>
      </w:fldSimple>
      <w:r>
        <w:t xml:space="preserve">: Global models IV. GDP random effects model by income category. </w:t>
      </w:r>
      <w:r>
        <w:t>(DV: download per capita</w:t>
      </w:r>
      <w:r>
        <w:t xml:space="preserve"> rounded, </w:t>
      </w:r>
      <w:proofErr w:type="spellStart"/>
      <w:r>
        <w:t>quasipoission</w:t>
      </w:r>
      <w:proofErr w:type="spellEnd"/>
      <w:r>
        <w:t>)</w:t>
      </w:r>
    </w:p>
    <w:p w14:paraId="349941AA" w14:textId="337B708D" w:rsidR="00E61C3A" w:rsidRDefault="00E61C3A" w:rsidP="00E433F7">
      <w:pPr>
        <w:pStyle w:val="Caption"/>
        <w:jc w:val="both"/>
      </w:pPr>
      <w:bookmarkStart w:id="6" w:name="_Ref11764294"/>
    </w:p>
    <w:p w14:paraId="1B44AA0B" w14:textId="77777777" w:rsidR="008D66E6" w:rsidRPr="008D66E6" w:rsidRDefault="008D66E6" w:rsidP="008D66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8D66E6">
        <w:rPr>
          <w:rFonts w:ascii="Lucida Console" w:eastAsia="Times New Roman" w:hAnsi="Lucida Console" w:cs="Courier New"/>
          <w:color w:val="000000"/>
          <w:sz w:val="14"/>
          <w:szCs w:val="14"/>
          <w:bdr w:val="none" w:sz="0" w:space="0" w:color="auto" w:frame="1"/>
          <w:lang/>
        </w:rPr>
        <w:t xml:space="preserve">                    tertiary_scaled   rd_scaled (Intercept) pop_per_mil_scaled internet_per_pop_scaled</w:t>
      </w:r>
    </w:p>
    <w:p w14:paraId="343C249D" w14:textId="77777777" w:rsidR="008D66E6" w:rsidRPr="008D66E6" w:rsidRDefault="008D66E6" w:rsidP="008D66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8D66E6">
        <w:rPr>
          <w:rFonts w:ascii="Lucida Console" w:eastAsia="Times New Roman" w:hAnsi="Lucida Console" w:cs="Courier New"/>
          <w:color w:val="000000"/>
          <w:sz w:val="14"/>
          <w:szCs w:val="14"/>
          <w:bdr w:val="none" w:sz="0" w:space="0" w:color="auto" w:frame="1"/>
          <w:lang/>
        </w:rPr>
        <w:t>High income             0.010932270 -0.05358037    8.543931         -0.2996871               0.4264994</w:t>
      </w:r>
    </w:p>
    <w:p w14:paraId="054AEBF6" w14:textId="77777777" w:rsidR="006C66B7" w:rsidRPr="008D66E6" w:rsidRDefault="006C66B7"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lang/>
        </w:rPr>
      </w:pPr>
      <w:r w:rsidRPr="008D66E6">
        <w:rPr>
          <w:rFonts w:ascii="Lucida Console" w:eastAsia="Times New Roman" w:hAnsi="Lucida Console" w:cs="Courier New"/>
          <w:color w:val="000000"/>
          <w:sz w:val="14"/>
          <w:szCs w:val="14"/>
          <w:bdr w:val="none" w:sz="0" w:space="0" w:color="auto" w:frame="1"/>
          <w:lang/>
        </w:rPr>
        <w:t>Upper middle income    -0.001022364  0.35217868    8.230012         -0.2996871               0.4264994</w:t>
      </w:r>
    </w:p>
    <w:p w14:paraId="2323EA8A" w14:textId="77777777" w:rsidR="008D66E6" w:rsidRPr="008D66E6" w:rsidRDefault="008D66E6" w:rsidP="008D66E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8D66E6">
        <w:rPr>
          <w:rFonts w:ascii="Lucida Console" w:eastAsia="Times New Roman" w:hAnsi="Lucida Console" w:cs="Courier New"/>
          <w:color w:val="000000"/>
          <w:sz w:val="14"/>
          <w:szCs w:val="14"/>
          <w:bdr w:val="none" w:sz="0" w:space="0" w:color="auto" w:frame="1"/>
          <w:lang/>
        </w:rPr>
        <w:t>Lower middle income     0.050455104  1.63851705    8.360397         -0.2996871               0.4264994</w:t>
      </w:r>
    </w:p>
    <w:p w14:paraId="1F107E48" w14:textId="77777777" w:rsidR="006C66B7" w:rsidRPr="008D66E6" w:rsidRDefault="006C66B7"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lang/>
        </w:rPr>
      </w:pPr>
      <w:r w:rsidRPr="008D66E6">
        <w:rPr>
          <w:rFonts w:ascii="Lucida Console" w:eastAsia="Times New Roman" w:hAnsi="Lucida Console" w:cs="Courier New"/>
          <w:color w:val="000000"/>
          <w:sz w:val="14"/>
          <w:szCs w:val="14"/>
          <w:bdr w:val="none" w:sz="0" w:space="0" w:color="auto" w:frame="1"/>
          <w:lang/>
        </w:rPr>
        <w:t>Low income              2.797769108  1.45718699    9.857215         -0.2996871               0.4264994</w:t>
      </w:r>
    </w:p>
    <w:p w14:paraId="2199A2AC" w14:textId="77777777" w:rsidR="00FC6C4B" w:rsidRPr="00FC6C4B" w:rsidRDefault="00FC6C4B" w:rsidP="00FC6C4B">
      <w:pPr>
        <w:rPr>
          <w:lang/>
        </w:rPr>
      </w:pPr>
    </w:p>
    <w:p w14:paraId="57D6C0C8" w14:textId="6C8DAA48" w:rsidR="00301F11" w:rsidRDefault="007E10E0" w:rsidP="00E433F7">
      <w:pPr>
        <w:pStyle w:val="Caption"/>
        <w:jc w:val="both"/>
      </w:pPr>
      <w:bookmarkStart w:id="7" w:name="_Ref41430709"/>
      <w:r>
        <w:t xml:space="preserve">Table </w:t>
      </w:r>
      <w:fldSimple w:instr=" SEQ Table \* ARABIC ">
        <w:r w:rsidR="00FC6C4B">
          <w:rPr>
            <w:noProof/>
          </w:rPr>
          <w:t>6</w:t>
        </w:r>
      </w:fldSimple>
      <w:bookmarkEnd w:id="6"/>
      <w:bookmarkEnd w:id="7"/>
      <w:r>
        <w:t xml:space="preserve">: </w:t>
      </w:r>
      <w:r w:rsidR="00D320CB">
        <w:t xml:space="preserve">Global models V. </w:t>
      </w:r>
      <w:r w:rsidR="00FC6C4B">
        <w:t>R&amp;D and education r</w:t>
      </w:r>
      <w:r>
        <w:t>andom effects model</w:t>
      </w:r>
      <w:r>
        <w:rPr>
          <w:noProof/>
        </w:rPr>
        <w:t xml:space="preserve"> by </w:t>
      </w:r>
      <w:r w:rsidR="00E61C3A">
        <w:rPr>
          <w:noProof/>
        </w:rPr>
        <w:t xml:space="preserve">income category </w:t>
      </w:r>
      <w:r w:rsidR="00D320CB">
        <w:t>(DV: download per capita</w:t>
      </w:r>
      <w:r w:rsidR="00FC6C4B">
        <w:t xml:space="preserve"> rounded, </w:t>
      </w:r>
      <w:proofErr w:type="spellStart"/>
      <w:r w:rsidR="00FC6C4B">
        <w:t>quasipoission</w:t>
      </w:r>
      <w:proofErr w:type="spellEnd"/>
      <w:r w:rsidR="00FC6C4B">
        <w:t>)</w:t>
      </w:r>
    </w:p>
    <w:p w14:paraId="42B97803" w14:textId="30F1C42C" w:rsidR="009745F0" w:rsidRDefault="00FC6C4B" w:rsidP="00E433F7">
      <w:pPr>
        <w:jc w:val="both"/>
      </w:pPr>
      <w:r>
        <w:t xml:space="preserve">Both </w:t>
      </w:r>
      <w:r w:rsidR="00D10993">
        <w:t>model</w:t>
      </w:r>
      <w:r>
        <w:t>s</w:t>
      </w:r>
      <w:r w:rsidR="00D10993">
        <w:t xml:space="preserve"> point to interesting findings. </w:t>
      </w:r>
      <w:r w:rsidR="00A74A4D">
        <w:t xml:space="preserve">The effect of GDP is very different in the four </w:t>
      </w:r>
      <w:r w:rsidR="006D64EA">
        <w:t xml:space="preserve">income </w:t>
      </w:r>
      <w:r w:rsidR="00D10993">
        <w:t>categories</w:t>
      </w:r>
      <w:r w:rsidR="00A74A4D">
        <w:t xml:space="preserve">: In low income </w:t>
      </w:r>
      <w:proofErr w:type="spellStart"/>
      <w:r w:rsidR="00A74A4D">
        <w:t>countrues</w:t>
      </w:r>
      <w:proofErr w:type="spellEnd"/>
      <w:r w:rsidR="00A74A4D">
        <w:t xml:space="preserve"> increasing GDP causes much larger shadow library use than in high income countries. </w:t>
      </w:r>
      <w:r w:rsidR="00D10993">
        <w:t xml:space="preserve"> </w:t>
      </w:r>
      <w:r w:rsidR="006C66B7">
        <w:t xml:space="preserve">The model in </w:t>
      </w:r>
      <w:r w:rsidR="008D66E6">
        <w:fldChar w:fldCharType="begin"/>
      </w:r>
      <w:r w:rsidR="008D66E6">
        <w:instrText xml:space="preserve"> REF _Ref41430709 \h </w:instrText>
      </w:r>
      <w:r w:rsidR="008D66E6">
        <w:fldChar w:fldCharType="separate"/>
      </w:r>
      <w:r w:rsidR="008D66E6">
        <w:t xml:space="preserve">Table </w:t>
      </w:r>
      <w:r w:rsidR="008D66E6">
        <w:rPr>
          <w:noProof/>
        </w:rPr>
        <w:t>6</w:t>
      </w:r>
      <w:r w:rsidR="008D66E6">
        <w:fldChar w:fldCharType="end"/>
      </w:r>
      <w:r w:rsidR="008D66E6">
        <w:t xml:space="preserve"> </w:t>
      </w:r>
      <w:r w:rsidR="006C66B7">
        <w:t>suggests that in low income countries</w:t>
      </w:r>
      <w:r w:rsidR="00A5769C">
        <w:t xml:space="preserve">, </w:t>
      </w:r>
      <w:r w:rsidR="00F57FA9">
        <w:t>extra investment in tertiary education</w:t>
      </w:r>
      <w:r w:rsidR="006C66B7">
        <w:t xml:space="preserve">, </w:t>
      </w:r>
      <w:r w:rsidR="00A5769C">
        <w:t xml:space="preserve">and </w:t>
      </w:r>
      <w:r w:rsidR="006C66B7">
        <w:t>R&amp;D activit</w:t>
      </w:r>
      <w:r w:rsidR="00F57FA9">
        <w:t>ies</w:t>
      </w:r>
      <w:r w:rsidR="006C66B7">
        <w:t xml:space="preserve"> </w:t>
      </w:r>
      <w:r w:rsidR="00F57FA9">
        <w:t xml:space="preserve">generates relatively much larger </w:t>
      </w:r>
      <w:r w:rsidR="00150A49">
        <w:t>shadow librar</w:t>
      </w:r>
      <w:r w:rsidR="00F57FA9">
        <w:t>y usage</w:t>
      </w:r>
      <w:r w:rsidR="00150A49">
        <w:t xml:space="preserve"> </w:t>
      </w:r>
      <w:r w:rsidR="00F57FA9">
        <w:t xml:space="preserve">than similar investment </w:t>
      </w:r>
      <w:r w:rsidR="00150A49">
        <w:t xml:space="preserve">in high income countries. In the latter group </w:t>
      </w:r>
      <w:r w:rsidR="009B123D">
        <w:t>ext</w:t>
      </w:r>
      <w:r w:rsidR="00A5769C">
        <w:t xml:space="preserve">ra investment into </w:t>
      </w:r>
      <w:r w:rsidR="00150A49">
        <w:t xml:space="preserve">R&amp;D </w:t>
      </w:r>
      <w:r w:rsidR="00F57FA9">
        <w:t xml:space="preserve">and tertiary education </w:t>
      </w:r>
      <w:r w:rsidR="009B123D">
        <w:t xml:space="preserve">is associated with </w:t>
      </w:r>
      <w:r w:rsidR="00150A49">
        <w:t xml:space="preserve">relatively </w:t>
      </w:r>
      <w:r w:rsidR="009B123D">
        <w:t xml:space="preserve">lower download volumes, while in low income countries the effect is exactly the opposite: higher investment into knowledge intensive social </w:t>
      </w:r>
      <w:r w:rsidR="00150A49">
        <w:t>activities</w:t>
      </w:r>
      <w:r w:rsidR="009B123D">
        <w:t xml:space="preserve">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w:t>
      </w:r>
      <w:r w:rsidR="00246BC2">
        <w:lastRenderedPageBreak/>
        <w:t xml:space="preserve">infrastructure </w:t>
      </w:r>
      <w:r w:rsidR="0096003A">
        <w:t>is p</w:t>
      </w:r>
      <w:r w:rsidR="00A5769C">
        <w:t>robably the mo</w:t>
      </w:r>
      <w:r w:rsidR="00246BC2">
        <w:t xml:space="preserve">st lacking, </w:t>
      </w:r>
      <w:r w:rsidR="00474D71">
        <w:t>any step to increase the knowledge intensive</w:t>
      </w:r>
      <w:r w:rsidR="0096003A">
        <w:t xml:space="preserve"> domains </w:t>
      </w:r>
      <w:r w:rsidR="00150A49">
        <w:t xml:space="preserve">and knowledge-hungry populations </w:t>
      </w:r>
      <w:r w:rsidR="0096003A">
        <w:t>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1D0CF7E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 xml:space="preserve">also shadow library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10C5736D" w:rsidR="00165C2B" w:rsidRDefault="00165C2B" w:rsidP="00E433F7">
      <w:pPr>
        <w:jc w:val="both"/>
      </w:pPr>
      <w:r>
        <w:t xml:space="preserve">We arrive to a more nuanced conditions, if 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 xml:space="preserve">R&amp;D and higher education serve different purposes and have different effects at different stages of development. In low income countries higher investment may lead to </w:t>
      </w:r>
      <w:r w:rsidR="00D52816">
        <w:t xml:space="preserve">fast growing </w:t>
      </w:r>
      <w:r w:rsidR="00834F9C">
        <w:t>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39930C04"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 xml:space="preserve">knowledge intensive institutions, and knowledge 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at the same pace, </w:t>
      </w:r>
      <w:r w:rsidR="001D0BCD">
        <w:t xml:space="preserve">the </w:t>
      </w:r>
      <w:r w:rsidR="00410933">
        <w:t xml:space="preserve">adequate </w:t>
      </w:r>
      <w:r w:rsidR="001D0BCD">
        <w:t>institution</w:t>
      </w:r>
      <w:r w:rsidR="00410933">
        <w:t>al frameworks</w:t>
      </w:r>
      <w:r w:rsidR="001D0BCD">
        <w:t xml:space="preserve">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158E3AF9"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in the shadow libraries.</w:t>
      </w:r>
    </w:p>
    <w:p w14:paraId="0C7919D5" w14:textId="41C10898" w:rsidR="0050409E" w:rsidRDefault="0050409E" w:rsidP="00E433F7">
      <w:pPr>
        <w:jc w:val="both"/>
      </w:pPr>
      <w:r>
        <w:t xml:space="preserve">At this stage we should point to some of the limitations in our data, which may affect these findings. First, data may be skewed by the use of VPNs by users whose ISP blocks access to </w:t>
      </w:r>
      <w:proofErr w:type="spellStart"/>
      <w:r>
        <w:t>LibGen</w:t>
      </w:r>
      <w:proofErr w:type="spellEnd"/>
      <w:r>
        <w:t xml:space="preserve">. Second, in countries with low bandwidth local copies of </w:t>
      </w:r>
      <w:proofErr w:type="spellStart"/>
      <w:r>
        <w:t>LibGen</w:t>
      </w:r>
      <w:proofErr w:type="spellEnd"/>
      <w:r>
        <w:t>, and shadow libraries may serve much of the demand, which produce download figures that are lower than the</w:t>
      </w:r>
      <w:r w:rsidR="00543835">
        <w:t xml:space="preserve"> actual </w:t>
      </w:r>
      <w:r>
        <w:t>use of this resource.</w:t>
      </w:r>
    </w:p>
    <w:p w14:paraId="75A3B39F" w14:textId="77777777" w:rsidR="00547568" w:rsidRDefault="00547568" w:rsidP="00E433F7">
      <w:pPr>
        <w:jc w:val="both"/>
        <w:rPr>
          <w:b/>
        </w:rPr>
      </w:pPr>
    </w:p>
    <w:p w14:paraId="0BCC42EF" w14:textId="77777777" w:rsidR="008B60E0" w:rsidRDefault="008B60E0">
      <w:pPr>
        <w:rPr>
          <w:b/>
        </w:rPr>
      </w:pPr>
      <w:r>
        <w:rPr>
          <w:b/>
        </w:rPr>
        <w:lastRenderedPageBreak/>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6425E647"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r w:rsidR="00F80FB0">
        <w:t xml:space="preserve"> to interpret results</w:t>
      </w:r>
      <w:r w:rsidR="00666BBB">
        <w:t>.</w:t>
      </w:r>
    </w:p>
    <w:p w14:paraId="1057EE5A" w14:textId="1BD3E9F6"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 xml:space="preserve">statistical aggregation starting from national (NUTS0) level to very small territorial units down to NUTS3 level. </w:t>
      </w:r>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 or the European Social Survey is designed to represent NUTS</w:t>
      </w:r>
      <w:r w:rsidR="00CA4E54">
        <w:rPr>
          <w:bCs/>
        </w:rPr>
        <w:t>0</w:t>
      </w:r>
      <w:r w:rsidR="00103D52" w:rsidRPr="00103D52">
        <w:rPr>
          <w:bCs/>
        </w:rPr>
        <w:t xml:space="preserve"> (country) levels but </w:t>
      </w:r>
      <w:r w:rsidR="00CA4E54">
        <w:rPr>
          <w:bCs/>
        </w:rPr>
        <w:t xml:space="preserve">apart from larger countries </w:t>
      </w:r>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would allow the comparison of about a thousand environments, we have far less data available on NUTS3 level. Furthermore, on NUTS3 level</w:t>
      </w:r>
      <w:ins w:id="8" w:author="Zoltan Puha" w:date="2020-05-22T17:10:00Z">
        <w:r w:rsidR="002401CB">
          <w:rPr>
            <w:bCs/>
          </w:rPr>
          <w:t xml:space="preserve"> we</w:t>
        </w:r>
      </w:ins>
      <w:r w:rsidR="00103D52" w:rsidRPr="00103D52">
        <w:rPr>
          <w:bCs/>
        </w:rPr>
        <w:t xml:space="preserve"> would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 xml:space="preserve">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r>
        <w:rPr>
          <w:rStyle w:val="FootnoteReference"/>
          <w:bCs/>
        </w:rPr>
        <w:footnoteReference w:id="12"/>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675177D9" w:rsidR="007C06D2"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3B6FAA02" w14:textId="01E6D08D" w:rsidR="00EF2E10" w:rsidRPr="00614A0B" w:rsidRDefault="00EF2E10" w:rsidP="007C06D2">
      <w:pPr>
        <w:pStyle w:val="ListParagraph"/>
        <w:numPr>
          <w:ilvl w:val="0"/>
          <w:numId w:val="2"/>
        </w:numPr>
        <w:jc w:val="both"/>
        <w:rPr>
          <w:bCs/>
        </w:rPr>
      </w:pPr>
      <w:r>
        <w:rPr>
          <w:bCs/>
        </w:rPr>
        <w:t xml:space="preserve">Cultural access and participation variable data, such as visiting a public library at least once a year, reading a book at least once a year, and not visiting public libraries more often because of perceived </w:t>
      </w:r>
      <w:proofErr w:type="gramStart"/>
      <w:r>
        <w:rPr>
          <w:bCs/>
        </w:rPr>
        <w:t>low quality</w:t>
      </w:r>
      <w:proofErr w:type="gramEnd"/>
      <w:r>
        <w:rPr>
          <w:bCs/>
        </w:rPr>
        <w:t xml:space="preserve"> local supply. </w:t>
      </w:r>
    </w:p>
    <w:p w14:paraId="0E6AAB62" w14:textId="77777777" w:rsidR="007C06D2" w:rsidRPr="00614A0B" w:rsidRDefault="007C06D2" w:rsidP="007C06D2">
      <w:pPr>
        <w:pStyle w:val="ListParagraph"/>
        <w:ind w:left="1080"/>
        <w:jc w:val="both"/>
        <w:rPr>
          <w:bCs/>
        </w:rPr>
      </w:pPr>
    </w:p>
    <w:p w14:paraId="0AC6B085" w14:textId="77777777" w:rsidR="006D64EA" w:rsidRDefault="006D64EA" w:rsidP="00E433F7">
      <w:pPr>
        <w:jc w:val="both"/>
        <w:rPr>
          <w:bCs/>
        </w:rPr>
      </w:pPr>
    </w:p>
    <w:p w14:paraId="4714E54D" w14:textId="77777777" w:rsidR="006D64EA" w:rsidRDefault="006D64EA" w:rsidP="00E433F7">
      <w:pPr>
        <w:jc w:val="both"/>
        <w:rPr>
          <w:bCs/>
        </w:rPr>
      </w:pPr>
    </w:p>
    <w:p w14:paraId="2F8F270F" w14:textId="036EA74D"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43EA94CA" w:rsidR="0050605B" w:rsidRPr="00ED09C8" w:rsidRDefault="0050605B" w:rsidP="00ED09C8">
      <w:pPr>
        <w:jc w:val="both"/>
        <w:rPr>
          <w:bCs/>
        </w:rPr>
      </w:pPr>
      <w:r w:rsidRPr="00ED09C8">
        <w:rPr>
          <w:bCs/>
        </w:rPr>
        <w:t xml:space="preserve">Historical accounts, which reconstruct the development and raison d'être of shadow libraries </w:t>
      </w:r>
      <w:r w:rsidRPr="00ED09C8">
        <w:rPr>
          <w:bCs/>
        </w:rPr>
        <w:fldChar w:fldCharType="begin"/>
      </w:r>
      <w:r w:rsidRPr="00ED09C8">
        <w:rPr>
          <w:bCs/>
        </w:rP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Pr="00ED09C8">
        <w:rPr>
          <w:bCs/>
        </w:rPr>
        <w:t>(Bodó 2018b; 2011; Bodó and Lakatos 2012; Bodó 2016)</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s about the lacking infrastructural conditions of scholarly work</w:t>
      </w:r>
      <w:r w:rsidR="00ED09C8">
        <w:rPr>
          <w:bCs/>
        </w:rPr>
        <w:t xml:space="preserve">, and the extensive use of piratical resources to provide competitive higher education degrees for students with an eye on the European job market, and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with other accounts from the economic, academic periphery: </w:t>
      </w:r>
      <w:r w:rsidR="00A468DC" w:rsidRPr="00ED09C8">
        <w:rPr>
          <w:bCs/>
        </w:rPr>
        <w:t xml:space="preserve">shadow libraries may offer a way to overcome </w:t>
      </w:r>
      <w:proofErr w:type="gramStart"/>
      <w:r w:rsidR="006D64EA">
        <w:rPr>
          <w:bCs/>
        </w:rPr>
        <w:t xml:space="preserve">income </w:t>
      </w:r>
      <w:r w:rsidR="00A468DC" w:rsidRPr="00ED09C8">
        <w:rPr>
          <w:bCs/>
        </w:rPr>
        <w:t xml:space="preserve"> related</w:t>
      </w:r>
      <w:proofErr w:type="gramEnd"/>
      <w:r w:rsidR="00A468DC" w:rsidRPr="00ED09C8">
        <w:rPr>
          <w:bCs/>
        </w:rPr>
        <w:t xml:space="preserve">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pic:spPr>
                </pic:pic>
              </a:graphicData>
            </a:graphic>
          </wp:inline>
        </w:drawing>
      </w:r>
    </w:p>
    <w:p w14:paraId="05BE34C7" w14:textId="44FA004E" w:rsidR="007F7ED9" w:rsidRDefault="00DB1FEC" w:rsidP="00DB1FEC">
      <w:pPr>
        <w:pStyle w:val="Caption"/>
      </w:pPr>
      <w:r>
        <w:t xml:space="preserve">Figure </w:t>
      </w:r>
      <w:fldSimple w:instr=" SEQ Figure \* ARABIC ">
        <w:r w:rsidR="00927D97">
          <w:rPr>
            <w:noProof/>
          </w:rPr>
          <w:t>4</w:t>
        </w:r>
      </w:fldSimple>
      <w:r>
        <w:t>: European download locations</w:t>
      </w:r>
    </w:p>
    <w:p w14:paraId="7A7164F8" w14:textId="6B3B7A8C" w:rsidR="00DB1FEC" w:rsidRDefault="00DB1FEC" w:rsidP="00DB1FEC"/>
    <w:p w14:paraId="63D94D5C" w14:textId="2DED14BA"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9" w:name="_Hlk38200955"/>
          <m:r>
            <w:rPr>
              <w:rFonts w:ascii="Cambria Math" w:hAnsi="Cambria Math"/>
            </w:rPr>
            <m:t>Researcher_employment_pct</m:t>
          </m:r>
          <w:bookmarkEnd w:id="9"/>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6757F8BC"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w:t>
      </w:r>
      <w:r w:rsidR="00261E74">
        <w:t>E</w:t>
      </w:r>
      <w:r>
        <w:t>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r w:rsidR="00FC2F82">
        <w:t xml:space="preserve">as a </w:t>
      </w:r>
      <w:r w:rsidR="00B01345">
        <w:t xml:space="preserve">rough proxy for internet </w:t>
      </w:r>
      <w:r w:rsidR="00261E74">
        <w:t>proficiency</w:t>
      </w:r>
      <w:r w:rsidR="00E77FF9">
        <w:t>.</w:t>
      </w:r>
      <w:r w:rsidR="00B01345">
        <w:t xml:space="preserve">  </w:t>
      </w:r>
    </w:p>
    <w:p w14:paraId="3757F693" w14:textId="2F4FC31C"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Instead of R&amp;D expenditure</w:t>
      </w:r>
      <w:r w:rsidR="00ED09C8">
        <w:rPr>
          <w:rStyle w:val="FootnoteReference"/>
        </w:rPr>
        <w:footnoteReference w:id="13"/>
      </w:r>
      <w:r w:rsidR="00FC2896">
        <w:t xml:space="preserve"> of the global model we can use the share of researchers in the local workforce, and instead of the internet penetration, we have data on the advanced use of the internet.</w:t>
      </w:r>
    </w:p>
    <w:p w14:paraId="529B40FE" w14:textId="4CF9C20E" w:rsidR="00BB0E2C" w:rsidRDefault="0080054C" w:rsidP="00BB0E2C">
      <w:pPr>
        <w:pStyle w:val="BodyText"/>
      </w:pPr>
      <w:r>
        <w:t xml:space="preserve">As before, we use a </w:t>
      </w:r>
      <w:proofErr w:type="spellStart"/>
      <w:r>
        <w:t>QuasiPoisson</w:t>
      </w:r>
      <w:proofErr w:type="spellEnd"/>
      <w:r>
        <w:t xml:space="preserve"> regression model to correct for overdispersion</w:t>
      </w:r>
      <w:r w:rsidR="0067585F">
        <w:t>, and account for the fact that we model count data</w:t>
      </w:r>
      <w:r>
        <w:t xml:space="preserve">. </w:t>
      </w:r>
      <w:r w:rsidR="001426A6">
        <w:t xml:space="preserve">The VIF values of the </w:t>
      </w:r>
      <w:r w:rsidR="00646C41">
        <w:t xml:space="preserve">regression </w:t>
      </w:r>
      <w:r w:rsidR="001426A6">
        <w:t xml:space="preserve">are all &lt;2, so we do not have to worry about </w:t>
      </w:r>
      <w:r w:rsidR="00FC2F82">
        <w:t>multicollinearity.</w:t>
      </w:r>
      <w:r w:rsidR="00BB0E2C">
        <w:br w:type="page"/>
      </w: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lastRenderedPageBreak/>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Intercept)   </w:t>
      </w:r>
      <w:proofErr w:type="gramEnd"/>
      <w:r w:rsidRPr="003B1FBF">
        <w:rPr>
          <w:rFonts w:ascii="Lucida Console" w:eastAsia="Times New Roman" w:hAnsi="Lucida Console" w:cs="Courier New"/>
          <w:color w:val="000000"/>
          <w:sz w:val="14"/>
          <w:szCs w:val="14"/>
        </w:rPr>
        <w:t xml:space="preserve">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w:t>
      </w:r>
      <w:proofErr w:type="spellStart"/>
      <w:r w:rsidRPr="003B1FBF">
        <w:rPr>
          <w:rFonts w:ascii="Lucida Console" w:eastAsia="Times New Roman" w:hAnsi="Lucida Console" w:cs="Courier New"/>
          <w:color w:val="000000"/>
          <w:sz w:val="14"/>
          <w:szCs w:val="14"/>
        </w:rPr>
        <w:t>gdp_</w:t>
      </w:r>
      <w:proofErr w:type="gramStart"/>
      <w:r w:rsidRPr="003B1FBF">
        <w:rPr>
          <w:rFonts w:ascii="Lucida Console" w:eastAsia="Times New Roman" w:hAnsi="Lucida Console" w:cs="Courier New"/>
          <w:color w:val="000000"/>
          <w:sz w:val="14"/>
          <w:szCs w:val="14"/>
        </w:rPr>
        <w:t>pps</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researcher_employm</w:t>
      </w:r>
      <w:proofErr w:type="spellEnd"/>
      <w:r w:rsidRPr="003B1FBF">
        <w:rPr>
          <w:rFonts w:ascii="Lucida Console" w:eastAsia="Times New Roman" w:hAnsi="Lucida Console" w:cs="Courier New"/>
          <w:color w:val="000000"/>
          <w:sz w:val="14"/>
          <w:szCs w:val="14"/>
        </w:rPr>
        <w:t xml:space="preserve">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nt_pct</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use_banki</w:t>
      </w:r>
      <w:proofErr w:type="spellEnd"/>
      <w:r w:rsidRPr="003B1FBF">
        <w:rPr>
          <w:rFonts w:ascii="Lucida Console" w:eastAsia="Times New Roman" w:hAnsi="Lucida Console" w:cs="Courier New"/>
          <w:color w:val="000000"/>
          <w:sz w:val="14"/>
          <w:szCs w:val="14"/>
        </w:rPr>
        <w:t xml:space="preserve">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ng_pc</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purchases</w:t>
      </w:r>
      <w:proofErr w:type="spellEnd"/>
      <w:r w:rsidRPr="003B1FBF">
        <w:rPr>
          <w:rFonts w:ascii="Lucida Console" w:eastAsia="Times New Roman" w:hAnsi="Lucida Console" w:cs="Courier New"/>
          <w:color w:val="000000"/>
          <w:sz w:val="14"/>
          <w:szCs w:val="14"/>
        </w:rPr>
        <w:t xml:space="preserve">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w:t>
      </w:r>
      <w:proofErr w:type="spellStart"/>
      <w:r w:rsidRPr="003B1FBF">
        <w:rPr>
          <w:rFonts w:ascii="Lucida Console" w:eastAsia="Times New Roman" w:hAnsi="Lucida Console" w:cs="Courier New"/>
          <w:color w:val="000000"/>
          <w:sz w:val="14"/>
          <w:szCs w:val="14"/>
        </w:rPr>
        <w:t>last_year_pc</w:t>
      </w:r>
      <w:proofErr w:type="spellEnd"/>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spellStart"/>
      <w:proofErr w:type="gramEnd"/>
      <w:r w:rsidRPr="003B1FBF">
        <w:rPr>
          <w:rFonts w:ascii="Lucida Console" w:eastAsia="Times New Roman" w:hAnsi="Lucida Console" w:cs="Courier New"/>
          <w:color w:val="000000"/>
          <w:sz w:val="14"/>
          <w:szCs w:val="14"/>
        </w:rPr>
        <w:t>disposable_inc</w:t>
      </w:r>
      <w:proofErr w:type="spellEnd"/>
      <w:r w:rsidRPr="003B1FBF">
        <w:rPr>
          <w:rFonts w:ascii="Lucida Console" w:eastAsia="Times New Roman" w:hAnsi="Lucida Console" w:cs="Courier New"/>
          <w:color w:val="000000"/>
          <w:sz w:val="14"/>
          <w:szCs w:val="14"/>
        </w:rPr>
        <w:t xml:space="preserve">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ome</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du_attainment_tot</w:t>
      </w:r>
      <w:proofErr w:type="spellEnd"/>
      <w:r w:rsidRPr="003B1FBF">
        <w:rPr>
          <w:rFonts w:ascii="Lucida Console" w:eastAsia="Times New Roman" w:hAnsi="Lucida Console" w:cs="Courier New"/>
          <w:color w:val="000000"/>
          <w:sz w:val="14"/>
          <w:szCs w:val="14"/>
        </w:rPr>
        <w:t xml:space="preserve">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gerd</w:t>
      </w:r>
      <w:proofErr w:type="spellEnd"/>
      <w:r w:rsidRPr="003B1FBF">
        <w:rPr>
          <w:rFonts w:ascii="Lucida Console" w:eastAsia="Times New Roman" w:hAnsi="Lucida Console" w:cs="Courier New"/>
          <w:color w:val="000000"/>
          <w:sz w:val="14"/>
          <w:szCs w:val="14"/>
        </w:rPr>
        <w:t xml:space="preserve">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null.deviance</w:t>
      </w:r>
      <w:proofErr w:type="spellEnd"/>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4074E16C" w:rsidR="0048479C" w:rsidRPr="003B1FBF" w:rsidRDefault="00CF1D85" w:rsidP="00CF1D85">
      <w:pPr>
        <w:pStyle w:val="Caption"/>
        <w:rPr>
          <w:rFonts w:ascii="Lucida Console" w:eastAsia="Times New Roman" w:hAnsi="Lucida Console" w:cs="Courier New"/>
          <w:color w:val="000000"/>
          <w:sz w:val="14"/>
          <w:szCs w:val="14"/>
        </w:rPr>
      </w:pPr>
      <w:r>
        <w:t xml:space="preserve">Table </w:t>
      </w:r>
      <w:fldSimple w:instr=" SEQ Table \* ARABIC ">
        <w:r w:rsidR="00FC6C4B">
          <w:rPr>
            <w:noProof/>
          </w:rPr>
          <w:t>7</w:t>
        </w:r>
      </w:fldSimple>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2F2D2FE1" w:rsidR="00FC2896" w:rsidRDefault="001426A6" w:rsidP="00FC2896">
      <w:pPr>
        <w:pStyle w:val="BodyText"/>
        <w:jc w:val="both"/>
      </w:pPr>
      <w:r w:rsidRPr="00184AC2">
        <w:t xml:space="preserve">In </w:t>
      </w:r>
      <w:r w:rsidR="00844C8C" w:rsidRPr="00184AC2">
        <w:t>M</w:t>
      </w:r>
      <w:r w:rsidRPr="00184AC2">
        <w:t xml:space="preserve">odel </w:t>
      </w:r>
      <w:r w:rsidR="00646C41">
        <w:t>7</w:t>
      </w:r>
      <w:r w:rsidR="003B1FBF">
        <w:t>, our base model,</w:t>
      </w:r>
      <w:r w:rsidR="00844C8C" w:rsidRPr="00184AC2">
        <w:t xml:space="preserve"> </w:t>
      </w:r>
      <w:r w:rsidRPr="00184AC2">
        <w:t>all independent variables are highly significant, and we explain ~</w:t>
      </w:r>
      <w:r w:rsidR="00646C41">
        <w:t>72</w:t>
      </w:r>
      <w:r w:rsidRPr="00184AC2">
        <w:t xml:space="preserve">% of the variance. </w:t>
      </w:r>
      <w:r>
        <w:t xml:space="preserve">The per capita downloads grow with the GDP, as well as with the share of researchers in the workforce. On the other hand, </w:t>
      </w:r>
      <w:r w:rsidR="00BB0E2C">
        <w:t>shadow library usage is moderated by internet proficiency</w:t>
      </w:r>
      <w:r>
        <w:t xml:space="preserve">. </w:t>
      </w:r>
    </w:p>
    <w:p w14:paraId="0210014C" w14:textId="7BE04F8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 xml:space="preserve">hadow library usage is positively correlated with </w:t>
      </w:r>
      <w:r w:rsidR="00410933">
        <w:t>income</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 xml:space="preserve">negative sign of internet </w:t>
      </w:r>
      <w:r w:rsidR="00410933">
        <w:t xml:space="preserve">proficiency </w:t>
      </w:r>
      <w:r w:rsidR="00A71CA7">
        <w:t xml:space="preserve">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BB0E2C">
        <w:t>.</w:t>
      </w:r>
      <w:r w:rsidR="00A71CA7">
        <w:rPr>
          <w:rStyle w:val="FootnoteReference"/>
        </w:rPr>
        <w:footnoteReference w:id="14"/>
      </w:r>
      <w:r w:rsidR="00A71CA7">
        <w:t xml:space="preserve"> </w:t>
      </w:r>
    </w:p>
    <w:p w14:paraId="6F1E8762" w14:textId="0F8DA275" w:rsidR="0080054C" w:rsidRDefault="003B1FBF" w:rsidP="00FC2896">
      <w:pPr>
        <w:pStyle w:val="BodyText"/>
        <w:jc w:val="both"/>
      </w:pPr>
      <w:r>
        <w:t xml:space="preserve">To explore further what the online banking variable may refer to, </w:t>
      </w:r>
      <w:r w:rsidR="00FE7B06">
        <w:t>we replace</w:t>
      </w:r>
      <w:r w:rsidR="00844C8C">
        <w:t>d</w:t>
      </w:r>
      <w:r w:rsidR="00FE7B06">
        <w:t xml:space="preserve"> </w:t>
      </w:r>
      <w:r>
        <w:t xml:space="preserve">it </w:t>
      </w:r>
      <w:r w:rsidR="00FE7B06">
        <w:t>with the percentage of population w</w:t>
      </w:r>
      <w:r w:rsidR="00844C8C">
        <w:t>h</w:t>
      </w:r>
      <w:r w:rsidR="00FE7B06">
        <w:t>o used the internet for online shopping</w:t>
      </w:r>
      <w:r>
        <w:t xml:space="preserve"> in Model </w:t>
      </w:r>
      <w:r w:rsidR="00E64DBA">
        <w:t>8</w:t>
      </w:r>
      <w:r w:rsidR="00844C8C">
        <w:t>.</w:t>
      </w:r>
      <w:r>
        <w:t xml:space="preserve"> The intuitive assumption here was that </w:t>
      </w:r>
      <w:r w:rsidR="0074441C">
        <w:t xml:space="preserve">a negative relationship (a replacement effect) exists between online shopping and digital piracy. Though the sign of the variable was negative, the relationship </w:t>
      </w:r>
      <w:r w:rsidR="00184AC2">
        <w:t xml:space="preserve">was not significant. </w:t>
      </w:r>
      <w:r w:rsidR="00844C8C">
        <w:t>Since the online shopping and the online banking variables are highly correlated (</w:t>
      </w:r>
      <w:proofErr w:type="spellStart"/>
      <w:r w:rsidR="00844C8C">
        <w:t>Pearsons’s</w:t>
      </w:r>
      <w:proofErr w:type="spellEnd"/>
      <w:r w:rsidR="00844C8C">
        <w:t xml:space="preserve">: 0.86, p </w:t>
      </w:r>
      <w:r w:rsidR="00844C8C" w:rsidRPr="00844C8C">
        <w:t>&lt; .001</w:t>
      </w:r>
      <w:r w:rsidR="00844C8C">
        <w:t xml:space="preserve">), we can assume that online banking </w:t>
      </w:r>
      <w:r w:rsidR="0074441C">
        <w:t xml:space="preserve">already </w:t>
      </w:r>
      <w:r w:rsidR="00844C8C">
        <w:t xml:space="preserve">captures some of that effect. </w:t>
      </w:r>
    </w:p>
    <w:p w14:paraId="7FBAD955" w14:textId="3F053AAB" w:rsidR="00FE7B06" w:rsidRDefault="00845F51" w:rsidP="00844C8C">
      <w:pPr>
        <w:pStyle w:val="BodyText"/>
        <w:jc w:val="both"/>
      </w:pPr>
      <w:r>
        <w:lastRenderedPageBreak/>
        <w:t xml:space="preserve">In </w:t>
      </w:r>
      <w:r w:rsidR="00184AC2">
        <w:t xml:space="preserve">Model </w:t>
      </w:r>
      <w:r w:rsidR="00E64DBA">
        <w:t>9</w:t>
      </w:r>
      <w:r>
        <w:t xml:space="preserve">, we tested further variables, such as the effect of disposable income, and the </w:t>
      </w:r>
      <w:r w:rsidR="000E3392">
        <w:t>share of population with tertiary education. The effect of disposable income is positive and significant at a 95%</w:t>
      </w:r>
      <w:r w:rsidR="00E64DBA">
        <w:t xml:space="preserve"> level</w:t>
      </w:r>
      <w:r w:rsidR="000E3392">
        <w:t xml:space="preserve">, while the effect of education is nonsignificant. </w:t>
      </w:r>
      <w:r w:rsidR="0074441C">
        <w:t>While this model suffers from higher multicollinearity, it is clear that the individual income effect and the macro-</w:t>
      </w:r>
      <w:r w:rsidR="00CF1D85">
        <w:t xml:space="preserve">income </w:t>
      </w:r>
      <w:r w:rsidR="0074441C">
        <w:t xml:space="preserve">indicator both point to the same direction: people download more from more affluent regions. </w:t>
      </w:r>
    </w:p>
    <w:p w14:paraId="3FB169D6" w14:textId="7BC0D281" w:rsidR="00D04670" w:rsidRDefault="0074441C" w:rsidP="00844C8C">
      <w:pPr>
        <w:pStyle w:val="BodyText"/>
        <w:jc w:val="both"/>
      </w:pPr>
      <w:r>
        <w:t xml:space="preserve">In models </w:t>
      </w:r>
      <w:r w:rsidR="00E64DBA">
        <w:t>10</w:t>
      </w:r>
      <w:r>
        <w:t xml:space="preserve"> and </w:t>
      </w:r>
      <w:r w:rsidR="00E64DBA">
        <w:t>11</w:t>
      </w:r>
      <w:r>
        <w:t xml:space="preserve"> we introduced the R&amp;D variable, but found no statistically significant effect.</w:t>
      </w:r>
      <w:r w:rsidR="0089017D">
        <w:t xml:space="preserve"> </w:t>
      </w:r>
    </w:p>
    <w:p w14:paraId="3218D854" w14:textId="51A339E7" w:rsidR="0074441C" w:rsidRDefault="00D04670" w:rsidP="00844C8C">
      <w:pPr>
        <w:pStyle w:val="BodyText"/>
        <w:jc w:val="both"/>
      </w:pPr>
      <w:r>
        <w:t>That being said, t</w:t>
      </w:r>
      <w:r w:rsidR="0089017D">
        <w:t xml:space="preserve">he R&amp;D expenditure </w:t>
      </w:r>
      <w:r w:rsidR="00BA0FCE">
        <w:t>(</w:t>
      </w:r>
      <w:proofErr w:type="spellStart"/>
      <w:r w:rsidR="00BA0FCE">
        <w:t>gerd</w:t>
      </w:r>
      <w:proofErr w:type="spellEnd"/>
      <w:r w:rsidR="00BA0FCE">
        <w:t xml:space="preserve">) </w:t>
      </w:r>
      <w:r w:rsidR="0089017D">
        <w:t xml:space="preserve">becomes significant, </w:t>
      </w:r>
      <w:r>
        <w:t xml:space="preserve">and </w:t>
      </w:r>
      <w:r w:rsidR="0089017D">
        <w:t>with a negative sign</w:t>
      </w:r>
      <w:r>
        <w:t>,</w:t>
      </w:r>
      <w:r w:rsidR="0089017D">
        <w:t xml:space="preserve"> if the dependent variable is the </w:t>
      </w:r>
      <w:bookmarkStart w:id="10" w:name="_Hlk41182194"/>
      <w:r w:rsidR="0089017D">
        <w:t>downloads per researchers</w:t>
      </w:r>
      <w:r>
        <w:t xml:space="preserve"> </w:t>
      </w:r>
      <w:bookmarkEnd w:id="10"/>
      <w:r>
        <w:t xml:space="preserve">(see </w:t>
      </w:r>
      <w:r>
        <w:fldChar w:fldCharType="begin"/>
      </w:r>
      <w:r>
        <w:instrText xml:space="preserve"> REF _Ref40361843 \h </w:instrText>
      </w:r>
      <w:r>
        <w:fldChar w:fldCharType="separate"/>
      </w:r>
      <w:r w:rsidR="00BA0FCE">
        <w:t xml:space="preserve">Table </w:t>
      </w:r>
      <w:r w:rsidR="00BA0FCE">
        <w:rPr>
          <w:noProof/>
        </w:rPr>
        <w:t>7</w:t>
      </w:r>
      <w:r>
        <w:fldChar w:fldCharType="end"/>
      </w:r>
      <w:r w:rsidR="00652675">
        <w:t xml:space="preserve">, Model </w:t>
      </w:r>
      <w:r w:rsidR="00E64DBA">
        <w:t>12</w:t>
      </w:r>
      <w:r>
        <w:t>)</w:t>
      </w:r>
      <w:r w:rsidR="0089017D">
        <w:t xml:space="preserve">. </w:t>
      </w:r>
      <w:r w:rsidR="00652675">
        <w:t>While t</w:t>
      </w:r>
      <w:r w:rsidR="0089017D">
        <w:t xml:space="preserve">he effect signs for the other relevant variables (GDP_PPS, internet </w:t>
      </w:r>
      <w:r>
        <w:t>proficiency</w:t>
      </w:r>
      <w:r w:rsidR="0089017D">
        <w:t xml:space="preserve">) remain the same, when we normalize downloads for the number of researchers, a higher R&amp;D spending has a moderating effect on the per researcher downloads. </w:t>
      </w:r>
      <w:r w:rsidR="00652675">
        <w:t xml:space="preserve">This may be the first sign </w:t>
      </w:r>
      <w:r w:rsidR="00BA0FCE">
        <w:t xml:space="preserve">which </w:t>
      </w:r>
      <w:r w:rsidR="00652675">
        <w:t>points to a structural link between the amount of investment into knowledge infrastructures</w:t>
      </w:r>
      <w:r w:rsidR="00BA0FCE">
        <w:t>,</w:t>
      </w:r>
      <w:r w:rsidR="00652675">
        <w:t xml:space="preserve"> and scholarly piracy.</w:t>
      </w:r>
      <w:r w:rsidR="00E64DBA">
        <w:t xml:space="preserve"> We should note that the download per researcher models have a much worse fit than the per capita models.</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gramStart"/>
      <w:r w:rsidRPr="00E64DBA">
        <w:rPr>
          <w:rFonts w:ascii="Lucida Console" w:eastAsia="Times New Roman" w:hAnsi="Lucida Console" w:cs="Courier New"/>
          <w:color w:val="000000"/>
          <w:sz w:val="14"/>
          <w:szCs w:val="14"/>
        </w:rPr>
        <w:t xml:space="preserve">Intercept)   </w:t>
      </w:r>
      <w:proofErr w:type="gramEnd"/>
      <w:r w:rsidRPr="00E64DBA">
        <w:rPr>
          <w:rFonts w:ascii="Lucida Console" w:eastAsia="Times New Roman" w:hAnsi="Lucida Console" w:cs="Courier New"/>
          <w:color w:val="000000"/>
          <w:sz w:val="14"/>
          <w:szCs w:val="14"/>
        </w:rPr>
        <w:t xml:space="preserve">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w:t>
      </w:r>
      <w:proofErr w:type="gramStart"/>
      <w:r w:rsidRPr="00E64DBA">
        <w:rPr>
          <w:rFonts w:ascii="Lucida Console" w:eastAsia="Times New Roman" w:hAnsi="Lucida Console" w:cs="Courier New"/>
          <w:color w:val="000000"/>
          <w:sz w:val="14"/>
          <w:szCs w:val="14"/>
        </w:rPr>
        <w:t>pps</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disposable_</w:t>
      </w:r>
      <w:proofErr w:type="gramStart"/>
      <w:r w:rsidRPr="00E64DBA">
        <w:rPr>
          <w:rFonts w:ascii="Lucida Console" w:eastAsia="Times New Roman" w:hAnsi="Lucida Console" w:cs="Courier New"/>
          <w:color w:val="000000"/>
          <w:sz w:val="14"/>
          <w:szCs w:val="14"/>
        </w:rPr>
        <w:t>income</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edu_attainment_total</w:t>
      </w:r>
      <w:proofErr w:type="spellEnd"/>
      <w:r w:rsidRPr="00E64DBA">
        <w:rPr>
          <w:rFonts w:ascii="Lucida Console" w:eastAsia="Times New Roman" w:hAnsi="Lucida Console" w:cs="Courier New"/>
          <w:color w:val="000000"/>
          <w:sz w:val="14"/>
          <w:szCs w:val="14"/>
        </w:rPr>
        <w:t xml:space="preserve">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gerd</w:t>
      </w:r>
      <w:proofErr w:type="spellEnd"/>
      <w:r w:rsidRPr="00E64DBA">
        <w:rPr>
          <w:rFonts w:ascii="Lucida Console" w:eastAsia="Times New Roman" w:hAnsi="Lucida Console" w:cs="Courier New"/>
          <w:color w:val="000000"/>
          <w:sz w:val="14"/>
          <w:szCs w:val="14"/>
        </w:rPr>
        <w:t xml:space="preserve">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use_banking_pc</w:t>
      </w:r>
      <w:proofErr w:type="spellEnd"/>
      <w:r w:rsidRPr="00E64DBA">
        <w:rPr>
          <w:rFonts w:ascii="Lucida Console" w:eastAsia="Times New Roman" w:hAnsi="Lucida Console" w:cs="Courier New"/>
          <w:color w:val="000000"/>
          <w:sz w:val="14"/>
          <w:szCs w:val="14"/>
        </w:rPr>
        <w:t xml:space="preserve">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purchases_last_year</w:t>
      </w:r>
      <w:proofErr w:type="spellEnd"/>
      <w:r w:rsidRPr="00E64DBA">
        <w:rPr>
          <w:rFonts w:ascii="Lucida Console" w:eastAsia="Times New Roman" w:hAnsi="Lucida Console" w:cs="Courier New"/>
          <w:color w:val="000000"/>
          <w:sz w:val="14"/>
          <w:szCs w:val="14"/>
        </w:rPr>
        <w:t xml:space="preserve">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pps</w:t>
      </w:r>
      <w:proofErr w:type="spellEnd"/>
      <w:proofErr w:type="gramStart"/>
      <w:r w:rsidRPr="00E64DBA">
        <w:rPr>
          <w:rFonts w:ascii="Lucida Console" w:eastAsia="Times New Roman" w:hAnsi="Lucida Console" w:cs="Courier New"/>
          <w:color w:val="000000"/>
          <w:sz w:val="14"/>
          <w:szCs w:val="14"/>
        </w:rPr>
        <w:t>):</w:t>
      </w:r>
      <w:proofErr w:type="spellStart"/>
      <w:r w:rsidRPr="00E64DBA">
        <w:rPr>
          <w:rFonts w:ascii="Lucida Console" w:eastAsia="Times New Roman" w:hAnsi="Lucida Console" w:cs="Courier New"/>
          <w:color w:val="000000"/>
          <w:sz w:val="14"/>
          <w:szCs w:val="14"/>
        </w:rPr>
        <w:t>gerd</w:t>
      </w:r>
      <w:proofErr w:type="spellEnd"/>
      <w:proofErr w:type="gramEnd"/>
      <w:r w:rsidRPr="00E64DBA">
        <w:rPr>
          <w:rFonts w:ascii="Lucida Console" w:eastAsia="Times New Roman" w:hAnsi="Lucida Console" w:cs="Courier New"/>
          <w:color w:val="000000"/>
          <w:sz w:val="14"/>
          <w:szCs w:val="14"/>
        </w:rPr>
        <w:t xml:space="preserve">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proofErr w:type="gramStart"/>
      <w:r w:rsidRPr="00E64DBA">
        <w:rPr>
          <w:rFonts w:ascii="Lucida Console" w:eastAsia="Times New Roman" w:hAnsi="Lucida Console" w:cs="Courier New"/>
          <w:color w:val="000000"/>
          <w:sz w:val="14"/>
          <w:szCs w:val="14"/>
        </w:rPr>
        <w:t>null.deviance</w:t>
      </w:r>
      <w:proofErr w:type="spellEnd"/>
      <w:proofErr w:type="gramEnd"/>
      <w:r w:rsidRPr="00E64DBA">
        <w:rPr>
          <w:rFonts w:ascii="Lucida Console" w:eastAsia="Times New Roman" w:hAnsi="Lucida Console" w:cs="Courier New"/>
          <w:color w:val="000000"/>
          <w:sz w:val="14"/>
          <w:szCs w:val="14"/>
        </w:rPr>
        <w:t xml:space="preserv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15F93933" w:rsidR="0089017D" w:rsidRPr="0089017D" w:rsidRDefault="0089017D" w:rsidP="0089017D">
      <w:pPr>
        <w:pStyle w:val="Caption"/>
      </w:pPr>
      <w:bookmarkStart w:id="11" w:name="_Ref40361843"/>
      <w:bookmarkStart w:id="12" w:name="_Ref40361838"/>
      <w:r>
        <w:t xml:space="preserve">Table </w:t>
      </w:r>
      <w:fldSimple w:instr=" SEQ Table \* ARABIC ">
        <w:r w:rsidR="00FC6C4B">
          <w:rPr>
            <w:noProof/>
          </w:rPr>
          <w:t>8</w:t>
        </w:r>
      </w:fldSimple>
      <w:bookmarkEnd w:id="11"/>
      <w:r>
        <w:t xml:space="preserve">: </w:t>
      </w:r>
      <w:r w:rsidR="00BA0FCE">
        <w:t>European models II</w:t>
      </w:r>
      <w:r w:rsidR="00C345A8">
        <w:t>.</w:t>
      </w:r>
      <w:r w:rsidR="00BA0FCE">
        <w:t xml:space="preserve"> </w:t>
      </w:r>
      <w:r w:rsidR="00C345A8">
        <w:t>(</w:t>
      </w:r>
      <w:r w:rsidR="00BA0FCE">
        <w:t xml:space="preserve">DV: </w:t>
      </w:r>
      <w:r>
        <w:t>download per researcher</w:t>
      </w:r>
      <w:bookmarkEnd w:id="12"/>
      <w:r w:rsidR="00C345A8">
        <w:t>)</w:t>
      </w:r>
    </w:p>
    <w:p w14:paraId="0D2D5975" w14:textId="13413785" w:rsidR="00CC38C6" w:rsidRDefault="00CC38C6" w:rsidP="00DB1FEC">
      <w:pPr>
        <w:pStyle w:val="BodyText"/>
      </w:pPr>
      <w:r>
        <w:t xml:space="preserve">In models where the dependent variable is the raw download count (see </w:t>
      </w:r>
      <w:r w:rsidR="00BC1918">
        <w:t>t</w:t>
      </w:r>
      <w:r>
        <w:t xml:space="preserve">he supplementary materials), we find results consistent with those above: wealth and researcher population have significant positive effects, internet proficiency has significant negative effects, R&amp;D </w:t>
      </w:r>
      <w:r w:rsidR="00BC1918">
        <w:t>spending, educational attainment, disposable income, or online shopping variables are not or only weakly (a</w:t>
      </w:r>
      <w:r w:rsidR="0002027C">
        <w:t>t</w:t>
      </w:r>
      <w:r w:rsidR="00BC1918">
        <w:t xml:space="preserve"> 95% level) significant. </w:t>
      </w:r>
    </w:p>
    <w:p w14:paraId="47125CCE" w14:textId="47B7228F" w:rsidR="000E3392" w:rsidRDefault="000E3392" w:rsidP="00DB1FEC">
      <w:pPr>
        <w:pStyle w:val="BodyText"/>
      </w:pPr>
      <w:r>
        <w:t>So far</w:t>
      </w:r>
      <w:r w:rsidR="005A0E79">
        <w:t>,</w:t>
      </w:r>
      <w:r>
        <w:t xml:space="preserve"> we have established that </w:t>
      </w:r>
      <w:r w:rsidR="009451A5">
        <w:t xml:space="preserve">income </w:t>
      </w:r>
      <w:r>
        <w:t>and the researcher population are the most significant positive drivers of shadow library usage in Europe. In the next step</w:t>
      </w:r>
      <w:r w:rsidR="009451A5">
        <w:t>,</w:t>
      </w:r>
      <w:r>
        <w:t xml:space="preserve"> we build a simple model in which these two variables are in interaction.</w:t>
      </w:r>
      <w:r w:rsidR="00F44313">
        <w:t xml:space="preserve"> In this model</w:t>
      </w:r>
      <w:r w:rsidR="00652675">
        <w:t xml:space="preserve"> (see </w:t>
      </w:r>
      <w:r w:rsidR="00652675">
        <w:fldChar w:fldCharType="begin"/>
      </w:r>
      <w:r w:rsidR="00652675">
        <w:instrText xml:space="preserve"> REF _Ref40362016 \h </w:instrText>
      </w:r>
      <w:r w:rsidR="00652675">
        <w:fldChar w:fldCharType="separate"/>
      </w:r>
      <w:r w:rsidR="009451A5">
        <w:t xml:space="preserve">Table </w:t>
      </w:r>
      <w:r w:rsidR="009451A5">
        <w:rPr>
          <w:noProof/>
        </w:rPr>
        <w:t>8</w:t>
      </w:r>
      <w:r w:rsidR="00652675">
        <w:fldChar w:fldCharType="end"/>
      </w:r>
      <w:r w:rsidR="00652675">
        <w:t>)</w:t>
      </w:r>
      <w:r w:rsidR="00F44313">
        <w:t>, raw, not normalized download count is the dependent variable, while GDP_</w:t>
      </w:r>
      <w:proofErr w:type="gramStart"/>
      <w:r w:rsidR="00F44313">
        <w:t>PPS  is</w:t>
      </w:r>
      <w:proofErr w:type="gramEnd"/>
      <w:r w:rsidR="00F44313">
        <w:t xml:space="preserve"> used is its natural form</w:t>
      </w:r>
      <w:r w:rsidR="005A0E79">
        <w:t>.</w:t>
      </w:r>
    </w:p>
    <w:p w14:paraId="6F90A298" w14:textId="77777777" w:rsidR="009451A5" w:rsidRDefault="009451A5">
      <w:pPr>
        <w:rPr>
          <w:rFonts w:ascii="Lucida Console" w:eastAsia="Times New Roman" w:hAnsi="Lucida Console" w:cs="Courier New"/>
          <w:color w:val="000000"/>
          <w:sz w:val="16"/>
          <w:szCs w:val="16"/>
        </w:rPr>
      </w:pPr>
      <w:r>
        <w:rPr>
          <w:rFonts w:ascii="Lucida Console" w:eastAsia="Times New Roman" w:hAnsi="Lucida Console" w:cs="Courier New"/>
          <w:color w:val="000000"/>
          <w:sz w:val="16"/>
          <w:szCs w:val="16"/>
        </w:rPr>
        <w:br w:type="page"/>
      </w: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lastRenderedPageBreak/>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gramStart"/>
      <w:r w:rsidRPr="00B53CED">
        <w:rPr>
          <w:rFonts w:ascii="Lucida Console" w:eastAsia="Times New Roman" w:hAnsi="Lucida Console" w:cs="Courier New"/>
          <w:color w:val="000000"/>
          <w:sz w:val="14"/>
          <w:szCs w:val="14"/>
        </w:rPr>
        <w:t xml:space="preserve">Intercept)   </w:t>
      </w:r>
      <w:proofErr w:type="gramEnd"/>
      <w:r w:rsidRPr="00B53CED">
        <w:rPr>
          <w:rFonts w:ascii="Lucida Console" w:eastAsia="Times New Roman" w:hAnsi="Lucida Console" w:cs="Courier New"/>
          <w:color w:val="000000"/>
          <w:sz w:val="14"/>
          <w:szCs w:val="14"/>
        </w:rPr>
        <w:t xml:space="preserve">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pps</w:t>
      </w:r>
      <w:proofErr w:type="spellEnd"/>
      <w:r w:rsidRPr="00B53CED">
        <w:rPr>
          <w:rFonts w:ascii="Lucida Console" w:eastAsia="Times New Roman" w:hAnsi="Lucida Console" w:cs="Courier New"/>
          <w:color w:val="000000"/>
          <w:sz w:val="14"/>
          <w:szCs w:val="14"/>
        </w:rPr>
        <w:t xml:space="preserve">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researcher_employment_pct</w:t>
      </w:r>
      <w:proofErr w:type="spellEnd"/>
      <w:r w:rsidRPr="00B53CED">
        <w:rPr>
          <w:rFonts w:ascii="Lucida Console" w:eastAsia="Times New Roman" w:hAnsi="Lucida Console" w:cs="Courier New"/>
          <w:color w:val="000000"/>
          <w:sz w:val="14"/>
          <w:szCs w:val="14"/>
        </w:rPr>
        <w:t xml:space="preserve">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w:t>
      </w:r>
      <w:proofErr w:type="gramStart"/>
      <w:r w:rsidRPr="00B53CED">
        <w:rPr>
          <w:rFonts w:ascii="Lucida Console" w:eastAsia="Times New Roman" w:hAnsi="Lucida Console" w:cs="Courier New"/>
          <w:color w:val="000000"/>
          <w:sz w:val="14"/>
          <w:szCs w:val="14"/>
        </w:rPr>
        <w:t>pps:researcher</w:t>
      </w:r>
      <w:proofErr w:type="gramEnd"/>
      <w:r w:rsidRPr="00B53CED">
        <w:rPr>
          <w:rFonts w:ascii="Lucida Console" w:eastAsia="Times New Roman" w:hAnsi="Lucida Console" w:cs="Courier New"/>
          <w:color w:val="000000"/>
          <w:sz w:val="14"/>
          <w:szCs w:val="14"/>
        </w:rPr>
        <w:t>_employment_pct</w:t>
      </w:r>
      <w:proofErr w:type="spellEnd"/>
      <w:r w:rsidRPr="00B53CED">
        <w:rPr>
          <w:rFonts w:ascii="Lucida Console" w:eastAsia="Times New Roman" w:hAnsi="Lucida Console" w:cs="Courier New"/>
          <w:color w:val="000000"/>
          <w:sz w:val="14"/>
          <w:szCs w:val="14"/>
        </w:rPr>
        <w:t xml:space="preserve">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proofErr w:type="gramStart"/>
      <w:r w:rsidRPr="00B53CED">
        <w:rPr>
          <w:rFonts w:ascii="Lucida Console" w:eastAsia="Times New Roman" w:hAnsi="Lucida Console" w:cs="Courier New"/>
          <w:color w:val="000000"/>
          <w:sz w:val="14"/>
          <w:szCs w:val="14"/>
        </w:rPr>
        <w:t>null.deviance</w:t>
      </w:r>
      <w:proofErr w:type="spellEnd"/>
      <w:proofErr w:type="gramEnd"/>
      <w:r w:rsidRPr="00B53CED">
        <w:rPr>
          <w:rFonts w:ascii="Lucida Console" w:eastAsia="Times New Roman" w:hAnsi="Lucida Console" w:cs="Courier New"/>
          <w:color w:val="000000"/>
          <w:sz w:val="14"/>
          <w:szCs w:val="14"/>
        </w:rPr>
        <w:t xml:space="preserv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64D3277E" w:rsidR="009D3094" w:rsidRDefault="009D3094" w:rsidP="009D3094">
      <w:pPr>
        <w:pStyle w:val="Caption"/>
      </w:pPr>
      <w:bookmarkStart w:id="13" w:name="_Ref40362016"/>
      <w:r>
        <w:t xml:space="preserve">Table </w:t>
      </w:r>
      <w:fldSimple w:instr=" SEQ Table \* ARABIC ">
        <w:r w:rsidR="00FC6C4B">
          <w:rPr>
            <w:noProof/>
          </w:rPr>
          <w:t>9</w:t>
        </w:r>
      </w:fldSimple>
      <w:bookmarkEnd w:id="13"/>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308FF25D" w:rsidR="000E3392" w:rsidRPr="00F44313" w:rsidRDefault="00F44313" w:rsidP="00DB1FEC">
      <w:pPr>
        <w:pStyle w:val="BodyText"/>
      </w:pPr>
      <w:r>
        <w:t xml:space="preserve">In </w:t>
      </w:r>
      <w:r w:rsidR="009D3094">
        <w:t>M</w:t>
      </w:r>
      <w:r>
        <w:t>odel</w:t>
      </w:r>
      <w:r w:rsidR="009D3094">
        <w:t xml:space="preserve"> </w:t>
      </w:r>
      <w:r w:rsidR="00B53CED">
        <w:t>15</w:t>
      </w:r>
      <w:r>
        <w:t xml:space="preserve"> all coefficients are highly significant, with a negative interaction term. This suggests that within the EU, even if two regions have similar researcher density, </w:t>
      </w:r>
      <w:r w:rsidR="009451A5">
        <w:t xml:space="preserve">high income </w:t>
      </w:r>
      <w:r>
        <w:t xml:space="preserve">regions use shadow libraries more. The difference between </w:t>
      </w:r>
      <w:proofErr w:type="gramStart"/>
      <w:r w:rsidR="009451A5">
        <w:t>low and high income</w:t>
      </w:r>
      <w:proofErr w:type="gramEnd"/>
      <w:r w:rsidR="009451A5">
        <w:t xml:space="preserve"> </w:t>
      </w:r>
      <w:r>
        <w:t xml:space="preserve">regions is </w:t>
      </w:r>
      <w:r w:rsidR="005A0E79">
        <w:t>s</w:t>
      </w:r>
      <w:r>
        <w:t xml:space="preserve">ignificant, and diminishes with </w:t>
      </w:r>
      <w:r w:rsidR="009451A5">
        <w:t xml:space="preserve">the growth of income </w:t>
      </w:r>
      <w:r>
        <w:t>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32379" cy="2488554"/>
                    </a:xfrm>
                    <a:prstGeom prst="rect">
                      <a:avLst/>
                    </a:prstGeom>
                  </pic:spPr>
                </pic:pic>
              </a:graphicData>
            </a:graphic>
          </wp:inline>
        </w:drawing>
      </w:r>
    </w:p>
    <w:p w14:paraId="0B1149DF" w14:textId="285B6C5D" w:rsidR="009D3094" w:rsidRDefault="009D3094" w:rsidP="009D3094">
      <w:pPr>
        <w:pStyle w:val="Caption"/>
      </w:pPr>
      <w:r>
        <w:t xml:space="preserve">Figure </w:t>
      </w:r>
      <w:fldSimple w:instr=" SEQ Figure \* ARABIC ">
        <w:r w:rsidR="00927D97">
          <w:rPr>
            <w:noProof/>
          </w:rPr>
          <w:t>5</w:t>
        </w:r>
      </w:fldSimple>
      <w:r>
        <w:t xml:space="preserve">: Interaction effects between GDP_PPS and researcher employment percentage </w:t>
      </w:r>
      <w:r w:rsidR="009451A5">
        <w:t xml:space="preserve">(DV: download </w:t>
      </w:r>
      <w:r>
        <w:t>count</w:t>
      </w:r>
      <w:r w:rsidR="009451A5">
        <w:t>)</w:t>
      </w:r>
    </w:p>
    <w:p w14:paraId="501358AE" w14:textId="4A07BC7B" w:rsidR="000E3392" w:rsidRPr="00046898" w:rsidRDefault="00046898" w:rsidP="00046898">
      <w:pPr>
        <w:rPr>
          <w:b/>
          <w:bCs/>
          <w:sz w:val="24"/>
          <w:szCs w:val="24"/>
        </w:rPr>
      </w:pPr>
      <w:r>
        <w:rPr>
          <w:b/>
          <w:bCs/>
        </w:rPr>
        <w:br w:type="page"/>
      </w:r>
      <w:r w:rsidR="00F44313" w:rsidRPr="00046898">
        <w:rPr>
          <w:b/>
          <w:bCs/>
          <w:sz w:val="24"/>
          <w:szCs w:val="24"/>
        </w:rPr>
        <w:lastRenderedPageBreak/>
        <w:t>Discussion</w:t>
      </w:r>
    </w:p>
    <w:p w14:paraId="5DC059E0" w14:textId="4F0F643D" w:rsidR="000129EE" w:rsidRDefault="000129EE" w:rsidP="000129EE"/>
    <w:p w14:paraId="2F0C0D50" w14:textId="6AF6AF1E" w:rsidR="00276E01" w:rsidRPr="00276E01" w:rsidRDefault="000129EE" w:rsidP="00276E01">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r w:rsidR="00354E75">
        <w:rPr>
          <w:sz w:val="24"/>
          <w:szCs w:val="24"/>
        </w:rPr>
        <w:t>-</w:t>
      </w:r>
      <w:r w:rsidRPr="005A0E79">
        <w:rPr>
          <w:sz w:val="24"/>
          <w:szCs w:val="24"/>
        </w:rPr>
        <w:t xml:space="preserve">intensive economic activity and </w:t>
      </w:r>
      <w:r w:rsidR="009451A5">
        <w:rPr>
          <w:sz w:val="24"/>
          <w:szCs w:val="24"/>
        </w:rPr>
        <w:t>GDP</w:t>
      </w:r>
      <w:r w:rsidRPr="005A0E79">
        <w:rPr>
          <w:sz w:val="24"/>
          <w:szCs w:val="24"/>
        </w:rPr>
        <w:t xml:space="preserve">. Just as in the </w:t>
      </w:r>
      <w:r w:rsidR="00354E75">
        <w:rPr>
          <w:sz w:val="24"/>
          <w:szCs w:val="24"/>
        </w:rPr>
        <w:t xml:space="preserve">case of the </w:t>
      </w:r>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t>
      </w:r>
      <w:r w:rsidR="009451A5">
        <w:rPr>
          <w:sz w:val="24"/>
          <w:szCs w:val="24"/>
        </w:rPr>
        <w:t>income</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 xml:space="preserve">w library use, because </w:t>
      </w:r>
      <w:r w:rsidR="009451A5">
        <w:rPr>
          <w:sz w:val="24"/>
          <w:szCs w:val="24"/>
        </w:rPr>
        <w:t xml:space="preserve">income </w:t>
      </w:r>
      <w:r w:rsidRPr="005A0E79">
        <w:rPr>
          <w:sz w:val="24"/>
          <w:szCs w:val="24"/>
        </w:rPr>
        <w:t xml:space="preserve">also defines a knowledge absorption capacity. </w:t>
      </w:r>
      <w:r w:rsidR="00BC1918">
        <w:rPr>
          <w:sz w:val="24"/>
          <w:szCs w:val="24"/>
        </w:rPr>
        <w:t xml:space="preserve">We found some support for this in the download per researcher model, where we found a strong, and significant negative effect of R&amp;D investment on per researcher download volumes. </w:t>
      </w:r>
      <w:r w:rsidR="009451A5">
        <w:rPr>
          <w:sz w:val="24"/>
          <w:szCs w:val="24"/>
        </w:rPr>
        <w:t>In the interaction model w</w:t>
      </w:r>
      <w:r w:rsidR="00276E01" w:rsidRPr="00276E01">
        <w:rPr>
          <w:sz w:val="24"/>
          <w:szCs w:val="24"/>
        </w:rPr>
        <w:t xml:space="preserve">e have also seen that some of the </w:t>
      </w:r>
      <w:r w:rsidR="00276E01">
        <w:rPr>
          <w:sz w:val="24"/>
          <w:szCs w:val="24"/>
        </w:rPr>
        <w:t xml:space="preserve">extra </w:t>
      </w:r>
      <w:r w:rsidR="009451A5">
        <w:rPr>
          <w:sz w:val="24"/>
          <w:szCs w:val="24"/>
        </w:rPr>
        <w:t xml:space="preserve">income </w:t>
      </w:r>
      <w:r w:rsidR="00276E01" w:rsidRPr="00276E01">
        <w:rPr>
          <w:sz w:val="24"/>
          <w:szCs w:val="24"/>
        </w:rPr>
        <w:t>probably sustains infrastructures which better cater for the extra demand.</w:t>
      </w:r>
    </w:p>
    <w:p w14:paraId="1C8548C9" w14:textId="6BD302EE" w:rsidR="000129EE" w:rsidRPr="005A0E79" w:rsidRDefault="000129EE" w:rsidP="005A0E79">
      <w:pPr>
        <w:jc w:val="both"/>
        <w:rPr>
          <w:sz w:val="24"/>
          <w:szCs w:val="24"/>
        </w:rPr>
      </w:pPr>
      <w:r w:rsidRPr="005A0E79">
        <w:rPr>
          <w:sz w:val="24"/>
          <w:szCs w:val="24"/>
        </w:rPr>
        <w:t xml:space="preserve">Researchers in </w:t>
      </w:r>
      <w:r w:rsidR="009451A5">
        <w:rPr>
          <w:sz w:val="24"/>
          <w:szCs w:val="24"/>
        </w:rPr>
        <w:t xml:space="preserve">low income </w:t>
      </w:r>
      <w:r w:rsidRPr="005A0E79">
        <w:rPr>
          <w:sz w:val="24"/>
          <w:szCs w:val="24"/>
        </w:rPr>
        <w:t xml:space="preserve">regions may face </w:t>
      </w:r>
      <w:r w:rsidR="009451A5">
        <w:rPr>
          <w:sz w:val="24"/>
          <w:szCs w:val="24"/>
        </w:rPr>
        <w:t xml:space="preserve">many problems, </w:t>
      </w:r>
      <w:r w:rsidRPr="005A0E79">
        <w:rPr>
          <w:sz w:val="24"/>
          <w:szCs w:val="24"/>
        </w:rPr>
        <w:t>legal access</w:t>
      </w:r>
      <w:r w:rsidR="009451A5">
        <w:rPr>
          <w:sz w:val="24"/>
          <w:szCs w:val="24"/>
        </w:rPr>
        <w:t xml:space="preserve"> being only one of them</w:t>
      </w:r>
      <w:r w:rsidR="00276E01">
        <w:rPr>
          <w:sz w:val="24"/>
          <w:szCs w:val="24"/>
        </w:rPr>
        <w:t>. The authors have personal experience of at least some</w:t>
      </w:r>
      <w:r w:rsidR="009451A5">
        <w:rPr>
          <w:sz w:val="24"/>
          <w:szCs w:val="24"/>
        </w:rPr>
        <w:t xml:space="preserve"> of the hurdles that may limit an intensive use of openly accessible knowledge wealth</w:t>
      </w:r>
      <w:r w:rsidR="00276E01">
        <w:rPr>
          <w:sz w:val="24"/>
          <w:szCs w:val="24"/>
        </w:rPr>
        <w:t xml:space="preserve">. Researchers </w:t>
      </w:r>
      <w:r w:rsidR="009451A5">
        <w:rPr>
          <w:sz w:val="24"/>
          <w:szCs w:val="24"/>
        </w:rPr>
        <w:t xml:space="preserve">at the economic, academic peripheries </w:t>
      </w:r>
      <w:r w:rsidR="00276E01">
        <w:rPr>
          <w:sz w:val="24"/>
          <w:szCs w:val="24"/>
        </w:rPr>
        <w:t>may not be able to fully sustain themselves through a single academic research job. T</w:t>
      </w:r>
      <w:r w:rsidRPr="005A0E79">
        <w:rPr>
          <w:sz w:val="24"/>
          <w:szCs w:val="24"/>
        </w:rPr>
        <w:t>he need to do second and third jobs to sustain themselves</w:t>
      </w:r>
      <w:r w:rsidR="00276E01">
        <w:rPr>
          <w:sz w:val="24"/>
          <w:szCs w:val="24"/>
        </w:rPr>
        <w:t xml:space="preserve"> may limit their time they can dedicate to library use, piratical or otherwise</w:t>
      </w:r>
      <w:r w:rsidRPr="005A0E79">
        <w:rPr>
          <w:sz w:val="24"/>
          <w:szCs w:val="24"/>
        </w:rPr>
        <w:t>.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w:t>
      </w:r>
      <w:r w:rsidR="00A2760C">
        <w:rPr>
          <w:sz w:val="24"/>
          <w:szCs w:val="24"/>
        </w:rPr>
        <w:t xml:space="preserve">for </w:t>
      </w:r>
      <w:r w:rsidRPr="005A0E79">
        <w:rPr>
          <w:sz w:val="24"/>
          <w:szCs w:val="24"/>
        </w:rPr>
        <w:t xml:space="preserve">the </w:t>
      </w:r>
      <w:r w:rsidR="00BA7BFF" w:rsidRPr="005A0E79">
        <w:rPr>
          <w:sz w:val="24"/>
          <w:szCs w:val="24"/>
        </w:rPr>
        <w:t>English-speaking</w:t>
      </w:r>
      <w:r w:rsidRPr="005A0E79">
        <w:rPr>
          <w:sz w:val="24"/>
          <w:szCs w:val="24"/>
        </w:rPr>
        <w:t xml:space="preserve"> </w:t>
      </w:r>
      <w:r w:rsidR="00FB6C3C" w:rsidRPr="005A0E79">
        <w:rPr>
          <w:sz w:val="24"/>
          <w:szCs w:val="24"/>
        </w:rPr>
        <w:t xml:space="preserve">global market. </w:t>
      </w:r>
      <w:r w:rsidR="00BC1918">
        <w:rPr>
          <w:sz w:val="24"/>
          <w:szCs w:val="24"/>
        </w:rPr>
        <w:t xml:space="preserve"> </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075F8231" w:rsidR="00364511" w:rsidRDefault="00364511" w:rsidP="00A1050C">
      <w:pPr>
        <w:pStyle w:val="BodyText"/>
        <w:jc w:val="both"/>
      </w:pPr>
      <w:r>
        <w:t>So far</w:t>
      </w:r>
      <w:r w:rsidR="008D58B8">
        <w:t>,</w:t>
      </w:r>
      <w:r>
        <w:t xml:space="preserve"> we have been replicating the global models within the EU. The dataset, however, allows us to switch modelling approaches, and look for patter</w:t>
      </w:r>
      <w:r w:rsidR="00813E2A">
        <w:t>n</w:t>
      </w:r>
      <w:r>
        <w:t>s in the data on w</w:t>
      </w:r>
      <w:r w:rsidR="005A0E79">
        <w:t>h</w:t>
      </w:r>
      <w:r>
        <w:t>ich new hypotheses can be formulated.</w:t>
      </w:r>
      <w:r w:rsidR="008D58B8">
        <w:t xml:space="preserve"> First, we looked at the spatial autocorrelation of data, </w:t>
      </w:r>
      <w:r w:rsidR="005D6975">
        <w:t xml:space="preserve">second, </w:t>
      </w:r>
      <w:r w:rsidR="008D58B8">
        <w:t>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1EF52092"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r w:rsidR="0057664A">
        <w:rPr>
          <w:sz w:val="24"/>
          <w:szCs w:val="24"/>
        </w:rPr>
        <w:t>The ability to examine spatial autocorrelation is an important check on the robustness of our methodology.  Given that we do not have access to individual downloader data, only territorial aggregates of downloads,</w:t>
      </w:r>
      <w:r w:rsidR="00FF7178">
        <w:rPr>
          <w:sz w:val="24"/>
          <w:szCs w:val="24"/>
        </w:rPr>
        <w:t xml:space="preserve"> we want to make sure that downloading in geographical space is not happening randomly. </w:t>
      </w:r>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w:t>
      </w:r>
      <w:r w:rsidR="00B53CED">
        <w:rPr>
          <w:sz w:val="24"/>
          <w:szCs w:val="24"/>
        </w:rPr>
        <w:fldChar w:fldCharType="begin"/>
      </w:r>
      <w:r w:rsidR="00B53CED">
        <w:rPr>
          <w:sz w:val="24"/>
          <w:szCs w:val="24"/>
        </w:rPr>
        <w:instrText xml:space="preserve"> ADDIN ZOTERO_ITEM CSL_CITATION {"citationID":"rjvyY8gj","properties":{"formattedCitation":"(Bivand et al. 2019)","plainCitation":"(Bivand et al. 2019)","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Pr>
          <w:sz w:val="24"/>
          <w:szCs w:val="24"/>
        </w:rPr>
        <w:fldChar w:fldCharType="separate"/>
      </w:r>
      <w:r w:rsidR="00B53CED" w:rsidRPr="00B53CED">
        <w:rPr>
          <w:rFonts w:ascii="Calibri" w:hAnsi="Calibri" w:cs="Calibri"/>
          <w:sz w:val="24"/>
        </w:rPr>
        <w:t>(</w:t>
      </w:r>
      <w:proofErr w:type="spellStart"/>
      <w:r w:rsidR="00B53CED" w:rsidRPr="00B53CED">
        <w:rPr>
          <w:rFonts w:ascii="Calibri" w:hAnsi="Calibri" w:cs="Calibri"/>
          <w:sz w:val="24"/>
        </w:rPr>
        <w:t>Bivand</w:t>
      </w:r>
      <w:proofErr w:type="spellEnd"/>
      <w:r w:rsidR="00B53CED" w:rsidRPr="00B53CED">
        <w:rPr>
          <w:rFonts w:ascii="Calibri" w:hAnsi="Calibri" w:cs="Calibri"/>
          <w:sz w:val="24"/>
        </w:rPr>
        <w:t xml:space="preserve"> et al. 2019)</w:t>
      </w:r>
      <w:r w:rsidR="00B53CED">
        <w:rPr>
          <w:sz w:val="24"/>
          <w:szCs w:val="24"/>
        </w:rPr>
        <w:fldChar w:fldCharType="end"/>
      </w:r>
      <w:r w:rsidR="00B53CED">
        <w:rPr>
          <w:sz w:val="24"/>
          <w:szCs w:val="24"/>
        </w:rPr>
        <w:t>.</w:t>
      </w:r>
    </w:p>
    <w:p w14:paraId="1EBDE9F0" w14:textId="60F628C2" w:rsidR="008D58B8" w:rsidRPr="00A1050C" w:rsidRDefault="008D58B8" w:rsidP="00A1050C">
      <w:pPr>
        <w:jc w:val="both"/>
        <w:rPr>
          <w:sz w:val="24"/>
          <w:szCs w:val="24"/>
        </w:rPr>
      </w:pPr>
      <w:r w:rsidRPr="00A1050C">
        <w:rPr>
          <w:sz w:val="24"/>
          <w:szCs w:val="24"/>
        </w:rPr>
        <w:lastRenderedPageBreak/>
        <w:t>In the case of the download count variable, Moran's I statistic takes the value of 0.042 with a p-value of 0.094, so we can only reject the randomness of downloads at a 90% significance level. The positive z value means that the downloads are cluster</w:t>
      </w:r>
      <w:r w:rsidR="00B53CED">
        <w:rPr>
          <w:sz w:val="24"/>
          <w:szCs w:val="24"/>
        </w:rPr>
        <w:t>ed</w:t>
      </w:r>
      <w:r w:rsidRPr="00A1050C">
        <w:rPr>
          <w:sz w:val="24"/>
          <w:szCs w:val="24"/>
        </w:rPr>
        <w:t xml:space="preserve">, i.e. NUTS2 regions with high download numbers tend to be neighbors of NUTS2 regions with high download numbers.  </w:t>
      </w:r>
      <w:r w:rsidR="00A1050C">
        <w:rPr>
          <w:sz w:val="24"/>
          <w:szCs w:val="24"/>
        </w:rPr>
        <w:t>I</w:t>
      </w:r>
      <w:r w:rsidRPr="00A1050C">
        <w:rPr>
          <w:sz w:val="24"/>
          <w:szCs w:val="24"/>
        </w:rPr>
        <w:t>f we run the same test on the GDP adjusted by purchasing power,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53289E57" w14:textId="053E020D" w:rsidR="008D58B8" w:rsidRPr="00A1050C" w:rsidRDefault="00F37F05" w:rsidP="00977247">
      <w:pPr>
        <w:jc w:val="both"/>
        <w:rPr>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w:t>
      </w:r>
      <w:r w:rsidR="005D6975">
        <w:rPr>
          <w:sz w:val="24"/>
          <w:szCs w:val="24"/>
        </w:rPr>
        <w:t xml:space="preserve">it is unlikely that downloads follow a random pattern, and are closely </w:t>
      </w:r>
      <w:r w:rsidR="00FA36D7">
        <w:rPr>
          <w:sz w:val="24"/>
          <w:szCs w:val="24"/>
        </w:rPr>
        <w:t xml:space="preserve">related to the </w:t>
      </w:r>
      <w:r w:rsidRPr="00A1050C">
        <w:rPr>
          <w:sz w:val="24"/>
          <w:szCs w:val="24"/>
        </w:rPr>
        <w:t>social, economic factors</w:t>
      </w:r>
      <w:r w:rsidR="00FA36D7">
        <w:rPr>
          <w:sz w:val="24"/>
          <w:szCs w:val="24"/>
        </w:rPr>
        <w:t xml:space="preserve"> that define the wealth of a region in general</w:t>
      </w:r>
      <w:r w:rsidRPr="00A1050C">
        <w:rPr>
          <w:sz w:val="24"/>
          <w:szCs w:val="24"/>
        </w:rPr>
        <w:t>.</w:t>
      </w:r>
      <w:r w:rsidR="00257D00">
        <w:rPr>
          <w:sz w:val="24"/>
          <w:szCs w:val="24"/>
        </w:rPr>
        <w:t xml:space="preserve"> </w:t>
      </w:r>
      <w:r w:rsidR="006C6554">
        <w:rPr>
          <w:sz w:val="24"/>
          <w:szCs w:val="24"/>
        </w:rPr>
        <w:t xml:space="preserve"> </w:t>
      </w:r>
    </w:p>
    <w:p w14:paraId="5AC750B9" w14:textId="40CF420F" w:rsidR="00D8648B" w:rsidRPr="009D3094" w:rsidRDefault="00D8648B" w:rsidP="009D3094">
      <w:pPr>
        <w:rPr>
          <w:b/>
          <w:bCs/>
        </w:rPr>
      </w:pPr>
      <w:r w:rsidRPr="009D3094">
        <w:rPr>
          <w:b/>
          <w:bCs/>
        </w:rPr>
        <w:t xml:space="preserve">4.2.2. </w:t>
      </w:r>
      <w:commentRangeStart w:id="14"/>
      <w:r w:rsidRPr="009D3094">
        <w:rPr>
          <w:b/>
          <w:bCs/>
        </w:rPr>
        <w:t>Random forest models</w:t>
      </w:r>
      <w:commentRangeEnd w:id="14"/>
      <w:r w:rsidR="005E4327">
        <w:rPr>
          <w:rStyle w:val="CommentReference"/>
        </w:rPr>
        <w:commentReference w:id="14"/>
      </w:r>
    </w:p>
    <w:p w14:paraId="7960D147" w14:textId="093D15D7" w:rsidR="00A1050C" w:rsidRDefault="00E10615" w:rsidP="00C03D2E">
      <w:pPr>
        <w:jc w:val="both"/>
        <w:rPr>
          <w:sz w:val="24"/>
          <w:szCs w:val="24"/>
        </w:rPr>
      </w:pPr>
      <w:r>
        <w:rPr>
          <w:sz w:val="24"/>
          <w:szCs w:val="24"/>
        </w:rPr>
        <w:t xml:space="preserve">We </w:t>
      </w:r>
      <w:r w:rsidR="006764A5">
        <w:rPr>
          <w:sz w:val="24"/>
          <w:szCs w:val="24"/>
        </w:rPr>
        <w:t xml:space="preserve">also </w:t>
      </w:r>
      <w:r>
        <w:rPr>
          <w:sz w:val="24"/>
          <w:szCs w:val="24"/>
        </w:rPr>
        <w:t xml:space="preserve">ran random forest models </w:t>
      </w:r>
      <w:r w:rsidR="00D8648B" w:rsidRPr="00A1050C">
        <w:rPr>
          <w:sz w:val="24"/>
          <w:szCs w:val="24"/>
        </w:rPr>
        <w:t xml:space="preserve">to identify which variables out of the 50 available may play an important role in explaining downloads. </w:t>
      </w:r>
      <w:commentRangeStart w:id="15"/>
      <w:r>
        <w:rPr>
          <w:sz w:val="24"/>
          <w:szCs w:val="24"/>
        </w:rPr>
        <w:t xml:space="preserve">The use of machine learning models is </w:t>
      </w:r>
      <w:r w:rsidR="00EE4B5E">
        <w:rPr>
          <w:sz w:val="24"/>
          <w:szCs w:val="24"/>
        </w:rPr>
        <w:t>a good practice in variable selection when we do not have a well-established hypothesis among pre-selected social variables</w:t>
      </w:r>
      <w:commentRangeEnd w:id="15"/>
      <w:r w:rsidR="00C36782">
        <w:rPr>
          <w:rStyle w:val="CommentReference"/>
        </w:rPr>
        <w:commentReference w:id="15"/>
      </w:r>
      <w:r w:rsidR="00EE4B5E">
        <w:rPr>
          <w:sz w:val="24"/>
          <w:szCs w:val="24"/>
        </w:rPr>
        <w:t xml:space="preserve">. </w:t>
      </w:r>
      <w:commentRangeStart w:id="16"/>
      <w:r w:rsidR="00D8648B" w:rsidRPr="00A1050C">
        <w:rPr>
          <w:sz w:val="24"/>
          <w:szCs w:val="24"/>
        </w:rPr>
        <w:t xml:space="preserve">In a series of models, not reported here, we </w:t>
      </w:r>
      <w:r w:rsidR="008A7606">
        <w:rPr>
          <w:sz w:val="24"/>
          <w:szCs w:val="24"/>
        </w:rPr>
        <w:t xml:space="preserve">first narrowed down the basic geographical and demographic forces </w:t>
      </w:r>
      <w:r w:rsidR="00C03D2E">
        <w:rPr>
          <w:sz w:val="24"/>
          <w:szCs w:val="24"/>
        </w:rPr>
        <w:t>attracting higher download counts</w:t>
      </w:r>
      <w:commentRangeEnd w:id="16"/>
      <w:r w:rsidR="00F01C70">
        <w:rPr>
          <w:rStyle w:val="CommentReference"/>
        </w:rPr>
        <w:commentReference w:id="16"/>
      </w:r>
      <w:r w:rsidR="00C03D2E">
        <w:rPr>
          <w:sz w:val="24"/>
          <w:szCs w:val="24"/>
        </w:rPr>
        <w:t xml:space="preserve">, such as the land area, population and population density, or researcher population density of the regions.  We also </w:t>
      </w:r>
      <w:r w:rsidR="00C52DB2">
        <w:rPr>
          <w:sz w:val="24"/>
          <w:szCs w:val="24"/>
        </w:rPr>
        <w:t>normalized count with land area, population and researcher count to get a deeper insight into the non-trivial social factors that attract a heavier reliance on the research black market.</w:t>
      </w:r>
    </w:p>
    <w:p w14:paraId="74657DA3" w14:textId="5E6351A8"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w:t>
      </w:r>
      <w:commentRangeStart w:id="17"/>
      <w:r w:rsidRPr="00A1050C">
        <w:rPr>
          <w:sz w:val="24"/>
          <w:szCs w:val="24"/>
        </w:rPr>
        <w:t xml:space="preserve">the random forest algorithms on </w:t>
      </w:r>
      <w:r w:rsidR="00C52DB2">
        <w:rPr>
          <w:sz w:val="24"/>
          <w:szCs w:val="24"/>
        </w:rPr>
        <w:t xml:space="preserve">the various forms of the count </w:t>
      </w:r>
      <w:r w:rsidR="00630583">
        <w:rPr>
          <w:sz w:val="24"/>
          <w:szCs w:val="24"/>
        </w:rPr>
        <w:t xml:space="preserve">data </w:t>
      </w:r>
      <w:r w:rsidRPr="00A1050C">
        <w:rPr>
          <w:sz w:val="24"/>
          <w:szCs w:val="24"/>
        </w:rPr>
        <w:t>to identify the most important social, cultural and economic variables</w:t>
      </w:r>
      <w:commentRangeEnd w:id="17"/>
      <w:r w:rsidR="005E4327">
        <w:rPr>
          <w:rStyle w:val="CommentReference"/>
        </w:rPr>
        <w:commentReference w:id="17"/>
      </w:r>
      <w:r w:rsidRPr="00A1050C">
        <w:rPr>
          <w:sz w:val="24"/>
          <w:szCs w:val="24"/>
        </w:rPr>
        <w:t>. Since the outcome of these models do not differ substantially</w:t>
      </w:r>
      <w:r w:rsidR="008F47E2">
        <w:rPr>
          <w:sz w:val="24"/>
          <w:szCs w:val="24"/>
        </w:rPr>
        <w:t xml:space="preserve"> from what we have reported already, </w:t>
      </w:r>
      <w:r w:rsidRPr="00A1050C">
        <w:rPr>
          <w:sz w:val="24"/>
          <w:szCs w:val="24"/>
        </w:rPr>
        <w:t xml:space="preserve">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927D97">
        <w:rPr>
          <w:sz w:val="24"/>
          <w:szCs w:val="24"/>
        </w:rPr>
        <w:t xml:space="preserve">, and </w:t>
      </w:r>
      <w:r w:rsidR="008F47E2">
        <w:rPr>
          <w:sz w:val="24"/>
          <w:szCs w:val="24"/>
        </w:rPr>
        <w:t xml:space="preserve">uses a </w:t>
      </w:r>
      <w:r w:rsidR="00927D97">
        <w:rPr>
          <w:sz w:val="24"/>
          <w:szCs w:val="24"/>
        </w:rPr>
        <w:t xml:space="preserve">smaller, but richer dataset, which includes the EUROBAROMETER data </w:t>
      </w:r>
      <w:r w:rsidR="008F47E2">
        <w:rPr>
          <w:sz w:val="24"/>
          <w:szCs w:val="24"/>
        </w:rPr>
        <w:t>next to the EUROSTAT data we have been using so far.</w:t>
      </w:r>
      <w:r w:rsidR="00927D97">
        <w:rPr>
          <w:rStyle w:val="FootnoteReference"/>
          <w:sz w:val="24"/>
          <w:szCs w:val="24"/>
        </w:rPr>
        <w:footnoteReference w:id="15"/>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5DDD0468" w14:textId="08828A24" w:rsidR="001E7E7E" w:rsidRPr="00A1050C" w:rsidRDefault="001E7E7E" w:rsidP="008D58B8">
      <w:pPr>
        <w:rPr>
          <w:b/>
          <w:bCs/>
          <w:sz w:val="24"/>
          <w:szCs w:val="24"/>
        </w:rPr>
      </w:pPr>
    </w:p>
    <w:p w14:paraId="5E91920D" w14:textId="119CE181" w:rsidR="004010BC" w:rsidRDefault="004010BC" w:rsidP="00D1724C">
      <w:pPr>
        <w:jc w:val="both"/>
        <w:rPr>
          <w:sz w:val="24"/>
          <w:szCs w:val="24"/>
        </w:rPr>
      </w:pPr>
    </w:p>
    <w:p w14:paraId="0DD87C78" w14:textId="1B9A1020" w:rsidR="00466A9E" w:rsidRDefault="008F47E2" w:rsidP="00D1724C">
      <w:pPr>
        <w:jc w:val="both"/>
        <w:rPr>
          <w:sz w:val="24"/>
          <w:szCs w:val="24"/>
        </w:rPr>
      </w:pPr>
      <w:r>
        <w:rPr>
          <w:noProof/>
          <w:sz w:val="24"/>
          <w:szCs w:val="24"/>
        </w:rPr>
        <w:lastRenderedPageBreak/>
        <w:drawing>
          <wp:inline distT="0" distB="0" distL="0" distR="0" wp14:anchorId="006964AF" wp14:editId="2C7B8A5E">
            <wp:extent cx="5943600" cy="36677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pc_imp_eb_count_per_capita.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2A0191F5" w14:textId="2A654C08" w:rsidR="00927D97" w:rsidRDefault="00927D97" w:rsidP="00927D97">
      <w:pPr>
        <w:pStyle w:val="Caption"/>
      </w:pPr>
      <w:bookmarkStart w:id="18" w:name="_Ref40449396"/>
      <w:r>
        <w:t xml:space="preserve">Figure </w:t>
      </w:r>
      <w:fldSimple w:instr=" SEQ Figure \* ARABIC ">
        <w:r>
          <w:rPr>
            <w:noProof/>
          </w:rPr>
          <w:t>7</w:t>
        </w:r>
      </w:fldSimple>
      <w:bookmarkEnd w:id="18"/>
      <w:r>
        <w:t xml:space="preserve">: Random Forest feature importance of EUROSTAT+EUROBAROMETER. </w:t>
      </w:r>
      <w:r w:rsidR="008F47E2">
        <w:t>(DV</w:t>
      </w:r>
      <w:r>
        <w:t>: count per capita, number of runs: 100</w:t>
      </w:r>
      <w:r w:rsidR="008F47E2">
        <w:t>)</w:t>
      </w:r>
    </w:p>
    <w:p w14:paraId="30307F6F" w14:textId="4E267DB9" w:rsidR="00927D97" w:rsidRDefault="00927D97" w:rsidP="00927D97">
      <w:pPr>
        <w:jc w:val="both"/>
        <w:rPr>
          <w:sz w:val="24"/>
          <w:szCs w:val="24"/>
        </w:rPr>
      </w:pPr>
      <w:commentRangeStart w:id="19"/>
      <w:r w:rsidRPr="00A1050C">
        <w:rPr>
          <w:sz w:val="24"/>
          <w:szCs w:val="24"/>
        </w:rPr>
        <w:t xml:space="preserve">The feature importance graph </w:t>
      </w:r>
      <w:commentRangeEnd w:id="19"/>
      <w:r w:rsidR="0004178C">
        <w:rPr>
          <w:rStyle w:val="CommentReference"/>
        </w:rPr>
        <w:commentReference w:id="19"/>
      </w:r>
      <w:r>
        <w:rPr>
          <w:sz w:val="24"/>
          <w:szCs w:val="24"/>
        </w:rPr>
        <w:t>(</w:t>
      </w:r>
      <w:r>
        <w:rPr>
          <w:sz w:val="24"/>
          <w:szCs w:val="24"/>
        </w:rPr>
        <w:fldChar w:fldCharType="begin"/>
      </w:r>
      <w:r>
        <w:rPr>
          <w:sz w:val="24"/>
          <w:szCs w:val="24"/>
        </w:rPr>
        <w:instrText xml:space="preserve"> REF _Ref40449396 \h </w:instrText>
      </w:r>
      <w:r>
        <w:rPr>
          <w:sz w:val="24"/>
          <w:szCs w:val="24"/>
        </w:rPr>
      </w:r>
      <w:r>
        <w:rPr>
          <w:sz w:val="24"/>
          <w:szCs w:val="24"/>
        </w:rPr>
        <w:fldChar w:fldCharType="separate"/>
      </w:r>
      <w:r>
        <w:t xml:space="preserve">Figure </w:t>
      </w:r>
      <w:r>
        <w:rPr>
          <w:noProof/>
        </w:rPr>
        <w:t>7</w:t>
      </w:r>
      <w:r>
        <w:rPr>
          <w:sz w:val="24"/>
          <w:szCs w:val="24"/>
        </w:rPr>
        <w:fldChar w:fldCharType="end"/>
      </w:r>
      <w:r>
        <w:rPr>
          <w:sz w:val="24"/>
          <w:szCs w:val="24"/>
        </w:rPr>
        <w:t xml:space="preserve">) </w:t>
      </w:r>
      <w:r w:rsidRPr="00A1050C">
        <w:rPr>
          <w:sz w:val="24"/>
          <w:szCs w:val="24"/>
        </w:rPr>
        <w:t xml:space="preserve">identifies </w:t>
      </w:r>
      <w:r>
        <w:rPr>
          <w:sz w:val="24"/>
          <w:szCs w:val="24"/>
        </w:rPr>
        <w:t>as relevant</w:t>
      </w:r>
      <w:r w:rsidRPr="00A1050C">
        <w:rPr>
          <w:sz w:val="24"/>
          <w:szCs w:val="24"/>
        </w:rPr>
        <w:t xml:space="preserve"> the </w:t>
      </w:r>
      <w:r>
        <w:rPr>
          <w:sz w:val="24"/>
          <w:szCs w:val="24"/>
        </w:rPr>
        <w:t xml:space="preserve">same variables we already included in our linear models: the </w:t>
      </w:r>
      <w:r w:rsidRPr="00A1050C">
        <w:rPr>
          <w:sz w:val="24"/>
          <w:szCs w:val="24"/>
        </w:rPr>
        <w:t xml:space="preserve">share of researchers in the workforce, GPD per capita in purchasing </w:t>
      </w:r>
      <w:r>
        <w:rPr>
          <w:sz w:val="24"/>
          <w:szCs w:val="24"/>
        </w:rPr>
        <w:t>p</w:t>
      </w:r>
      <w:r w:rsidRPr="00A1050C">
        <w:rPr>
          <w:sz w:val="24"/>
          <w:szCs w:val="24"/>
        </w:rPr>
        <w:t xml:space="preserve">arity units, </w:t>
      </w:r>
      <w:r>
        <w:rPr>
          <w:sz w:val="24"/>
          <w:szCs w:val="24"/>
        </w:rPr>
        <w:t>R&amp;D investment</w:t>
      </w:r>
      <w:r w:rsidRPr="00A1050C">
        <w:rPr>
          <w:sz w:val="24"/>
          <w:szCs w:val="24"/>
        </w:rPr>
        <w:t>.</w:t>
      </w:r>
      <w:r>
        <w:rPr>
          <w:sz w:val="24"/>
          <w:szCs w:val="24"/>
        </w:rPr>
        <w:t xml:space="preserve"> In addition</w:t>
      </w:r>
      <w:r w:rsidR="006659A5">
        <w:rPr>
          <w:sz w:val="24"/>
          <w:szCs w:val="24"/>
        </w:rPr>
        <w:t>,</w:t>
      </w:r>
      <w:r>
        <w:rPr>
          <w:sz w:val="24"/>
          <w:szCs w:val="24"/>
        </w:rPr>
        <w:t xml:space="preserve"> the share of library using</w:t>
      </w:r>
      <w:r w:rsidR="006659A5">
        <w:rPr>
          <w:sz w:val="24"/>
          <w:szCs w:val="24"/>
        </w:rPr>
        <w:t>,</w:t>
      </w:r>
      <w:r>
        <w:rPr>
          <w:sz w:val="24"/>
          <w:szCs w:val="24"/>
        </w:rPr>
        <w:t xml:space="preserve"> </w:t>
      </w:r>
      <w:r w:rsidR="004F61B2">
        <w:rPr>
          <w:sz w:val="24"/>
          <w:szCs w:val="24"/>
        </w:rPr>
        <w:t xml:space="preserve">and book reading </w:t>
      </w:r>
      <w:r>
        <w:rPr>
          <w:sz w:val="24"/>
          <w:szCs w:val="24"/>
        </w:rPr>
        <w:t>population</w:t>
      </w:r>
      <w:r w:rsidR="004F61B2">
        <w:rPr>
          <w:sz w:val="24"/>
          <w:szCs w:val="24"/>
        </w:rPr>
        <w:t xml:space="preserve">s </w:t>
      </w:r>
      <w:r w:rsidR="006659A5">
        <w:rPr>
          <w:sz w:val="24"/>
          <w:szCs w:val="24"/>
        </w:rPr>
        <w:t xml:space="preserve">from among the EUROBAROMATER variables are </w:t>
      </w:r>
      <w:r w:rsidR="004F61B2">
        <w:rPr>
          <w:sz w:val="24"/>
          <w:szCs w:val="24"/>
        </w:rPr>
        <w:t>also somewhat relevant.</w:t>
      </w:r>
      <w:r>
        <w:rPr>
          <w:sz w:val="24"/>
          <w:szCs w:val="24"/>
        </w:rPr>
        <w:t xml:space="preserve"> </w:t>
      </w:r>
    </w:p>
    <w:p w14:paraId="6BD17ABE" w14:textId="4F6F30BD" w:rsidR="006659A5" w:rsidRDefault="007C0DC1" w:rsidP="00927D97">
      <w:pPr>
        <w:jc w:val="both"/>
        <w:rPr>
          <w:sz w:val="24"/>
          <w:szCs w:val="24"/>
        </w:rPr>
      </w:pPr>
      <w:r>
        <w:rPr>
          <w:sz w:val="24"/>
          <w:szCs w:val="24"/>
        </w:rPr>
        <w:t xml:space="preserve">Subsequently, we have included the newly identified EUROBAROMETER variables into the </w:t>
      </w:r>
      <w:proofErr w:type="spellStart"/>
      <w:r w:rsidR="006659A5">
        <w:rPr>
          <w:sz w:val="24"/>
          <w:szCs w:val="24"/>
        </w:rPr>
        <w:t>Q</w:t>
      </w:r>
      <w:r>
        <w:rPr>
          <w:sz w:val="24"/>
          <w:szCs w:val="24"/>
        </w:rPr>
        <w:t>uasi</w:t>
      </w:r>
      <w:r w:rsidR="006659A5">
        <w:rPr>
          <w:sz w:val="24"/>
          <w:szCs w:val="24"/>
        </w:rPr>
        <w:t>P</w:t>
      </w:r>
      <w:r>
        <w:rPr>
          <w:sz w:val="24"/>
          <w:szCs w:val="24"/>
        </w:rPr>
        <w:t>oission</w:t>
      </w:r>
      <w:proofErr w:type="spellEnd"/>
      <w:r>
        <w:rPr>
          <w:sz w:val="24"/>
          <w:szCs w:val="24"/>
        </w:rPr>
        <w:t xml:space="preserve"> </w:t>
      </w:r>
      <w:r w:rsidR="006659A5">
        <w:rPr>
          <w:sz w:val="24"/>
          <w:szCs w:val="24"/>
        </w:rPr>
        <w:t xml:space="preserve">regression </w:t>
      </w:r>
      <w:r>
        <w:rPr>
          <w:sz w:val="24"/>
          <w:szCs w:val="24"/>
        </w:rPr>
        <w:t>models, with the per capita, per researcher and raw count as dependent variables</w:t>
      </w:r>
      <w:r w:rsidR="006659A5">
        <w:rPr>
          <w:sz w:val="24"/>
          <w:szCs w:val="24"/>
        </w:rPr>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download per capita      </w:t>
      </w:r>
      <w:bookmarkStart w:id="20" w:name="_Hlk40966182"/>
      <w:r w:rsidRPr="00B94818">
        <w:rPr>
          <w:rFonts w:ascii="Lucida Console" w:eastAsia="Times New Roman" w:hAnsi="Lucida Console" w:cs="Courier New"/>
          <w:color w:val="000000"/>
          <w:sz w:val="14"/>
          <w:szCs w:val="14"/>
        </w:rPr>
        <w:t xml:space="preserve"> </w:t>
      </w:r>
      <w:bookmarkEnd w:id="20"/>
      <w:r w:rsidRPr="00B94818">
        <w:rPr>
          <w:rFonts w:ascii="Lucida Console" w:eastAsia="Times New Roman" w:hAnsi="Lucida Console" w:cs="Courier New"/>
          <w:color w:val="000000"/>
          <w:sz w:val="14"/>
          <w:szCs w:val="14"/>
        </w:rPr>
        <w:t xml:space="preserve">                  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gramStart"/>
      <w:r w:rsidRPr="00B94818">
        <w:rPr>
          <w:rFonts w:ascii="Lucida Console" w:eastAsia="Times New Roman" w:hAnsi="Lucida Console" w:cs="Courier New"/>
          <w:color w:val="000000"/>
          <w:sz w:val="14"/>
          <w:szCs w:val="14"/>
        </w:rPr>
        <w:t xml:space="preserve">Intercept)   </w:t>
      </w:r>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w:t>
      </w:r>
      <w:proofErr w:type="spellStart"/>
      <w:r w:rsidRPr="00B94818">
        <w:rPr>
          <w:rFonts w:ascii="Lucida Console" w:eastAsia="Times New Roman" w:hAnsi="Lucida Console" w:cs="Courier New"/>
          <w:color w:val="000000"/>
          <w:sz w:val="14"/>
          <w:szCs w:val="14"/>
        </w:rPr>
        <w:t>gdp_</w:t>
      </w:r>
      <w:proofErr w:type="gramStart"/>
      <w:r w:rsidRPr="00B94818">
        <w:rPr>
          <w:rFonts w:ascii="Lucida Console" w:eastAsia="Times New Roman" w:hAnsi="Lucida Console" w:cs="Courier New"/>
          <w:color w:val="000000"/>
          <w:sz w:val="14"/>
          <w:szCs w:val="14"/>
        </w:rPr>
        <w:t>pps</w:t>
      </w:r>
      <w:proofErr w:type="spellEnd"/>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researcher_employment_pct</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is_visit_public_library</w:t>
      </w:r>
      <w:proofErr w:type="spellEnd"/>
      <w:r w:rsidRPr="00B94818">
        <w:rPr>
          <w:rFonts w:ascii="Lucida Console" w:eastAsia="Times New Roman" w:hAnsi="Lucida Console" w:cs="Courier New"/>
          <w:color w:val="000000"/>
          <w:sz w:val="14"/>
          <w:szCs w:val="14"/>
        </w:rPr>
        <w:t xml:space="preserve">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limited_library_supply</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null.deviance</w:t>
      </w:r>
      <w:proofErr w:type="spellEnd"/>
      <w:proofErr w:type="gramEnd"/>
      <w:r w:rsidRPr="00B94818">
        <w:rPr>
          <w:rFonts w:ascii="Lucida Console" w:eastAsia="Times New Roman" w:hAnsi="Lucida Console" w:cs="Courier New"/>
          <w:color w:val="000000"/>
          <w:sz w:val="14"/>
          <w:szCs w:val="14"/>
        </w:rPr>
        <w:t xml:space="preserv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res.deviance</w:t>
      </w:r>
      <w:proofErr w:type="spellEnd"/>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11702746" w:rsidR="006659A5" w:rsidRPr="006659A5" w:rsidRDefault="00C345A8" w:rsidP="00C345A8">
      <w:pPr>
        <w:pStyle w:val="Caption"/>
        <w:rPr>
          <w:sz w:val="24"/>
          <w:szCs w:val="24"/>
        </w:rPr>
      </w:pPr>
      <w:r>
        <w:t xml:space="preserve">Table </w:t>
      </w:r>
      <w:fldSimple w:instr=" SEQ Table \* ARABIC ">
        <w:r w:rsidR="00FC6C4B">
          <w:rPr>
            <w:noProof/>
          </w:rPr>
          <w:t>10</w:t>
        </w:r>
      </w:fldSimple>
      <w:r>
        <w:t>: European models IV</w:t>
      </w:r>
      <w:r w:rsidR="00BB54BD">
        <w:t>:</w:t>
      </w:r>
      <w:r>
        <w:t xml:space="preserve"> Eurobarometer variables (DV</w:t>
      </w:r>
      <w:r w:rsidR="00BB54BD">
        <w:t>s</w:t>
      </w:r>
      <w:r>
        <w:t>: download per capita, download per researcher)</w:t>
      </w:r>
    </w:p>
    <w:p w14:paraId="74C4CF39" w14:textId="21E545BD" w:rsidR="007C0DC1" w:rsidRDefault="00BB54BD" w:rsidP="00927D97">
      <w:pPr>
        <w:jc w:val="both"/>
        <w:rPr>
          <w:sz w:val="24"/>
          <w:szCs w:val="24"/>
        </w:rPr>
      </w:pPr>
      <w:r>
        <w:rPr>
          <w:sz w:val="24"/>
          <w:szCs w:val="24"/>
        </w:rPr>
        <w:lastRenderedPageBreak/>
        <w:t>In various model configurations most of the EUROBAROETR variables remained insignificant.</w:t>
      </w:r>
      <w:r>
        <w:rPr>
          <w:rStyle w:val="FootnoteReference"/>
          <w:sz w:val="24"/>
          <w:szCs w:val="24"/>
        </w:rPr>
        <w:footnoteReference w:id="16"/>
      </w:r>
      <w:r>
        <w:rPr>
          <w:sz w:val="24"/>
          <w:szCs w:val="24"/>
        </w:rPr>
        <w:t xml:space="preserve"> </w:t>
      </w:r>
      <w:r w:rsidR="00D31B9C">
        <w:rPr>
          <w:sz w:val="24"/>
          <w:szCs w:val="24"/>
        </w:rPr>
        <w:t xml:space="preserve">That being said, the variable on the share of population who reported to have </w:t>
      </w:r>
      <w:r w:rsidR="00F44B8E">
        <w:rPr>
          <w:sz w:val="24"/>
          <w:szCs w:val="24"/>
        </w:rPr>
        <w:t>v</w:t>
      </w:r>
      <w:r w:rsidR="00D31B9C">
        <w:rPr>
          <w:sz w:val="24"/>
          <w:szCs w:val="24"/>
        </w:rPr>
        <w:t xml:space="preserve">isited a library in the 12 previous months was highly significant in both the download per capita and the download per researcher models, with a negative sign. Higher library use in the population goes hand in hand with lower pirate library usage. </w:t>
      </w:r>
      <w:r w:rsidR="00F44B8E">
        <w:rPr>
          <w:sz w:val="24"/>
          <w:szCs w:val="24"/>
        </w:rPr>
        <w:t>In addition, in the download per researcher model (Model 2b) we found that the more people report not using library because of its inadequate supply</w:t>
      </w:r>
      <w:r w:rsidR="00F44B8E">
        <w:rPr>
          <w:rStyle w:val="FootnoteReference"/>
          <w:sz w:val="24"/>
          <w:szCs w:val="24"/>
        </w:rPr>
        <w:footnoteReference w:id="17"/>
      </w:r>
      <w:r w:rsidR="00F44B8E">
        <w:rPr>
          <w:sz w:val="24"/>
          <w:szCs w:val="24"/>
        </w:rPr>
        <w:t xml:space="preserve">, the higher the use of shadow libraries. While both these findings support our hypothesis that the quality of legal access infrastructures has strong impact on shadow library usage, we treat these findings with some caution. The usefulness of these EUROBAROMETER variables </w:t>
      </w:r>
      <w:proofErr w:type="gramStart"/>
      <w:r w:rsidR="00F44B8E">
        <w:rPr>
          <w:sz w:val="24"/>
          <w:szCs w:val="24"/>
        </w:rPr>
        <w:t>are</w:t>
      </w:r>
      <w:proofErr w:type="gramEnd"/>
      <w:r w:rsidR="00F44B8E">
        <w:rPr>
          <w:sz w:val="24"/>
          <w:szCs w:val="24"/>
        </w:rPr>
        <w:t xml:space="preserve"> relatively limited due to the limited number of respondents, and the </w:t>
      </w:r>
      <w:r w:rsidR="00F44B8E" w:rsidRPr="00F44B8E">
        <w:rPr>
          <w:sz w:val="24"/>
          <w:szCs w:val="24"/>
        </w:rPr>
        <w:t>reliab</w:t>
      </w:r>
      <w:r w:rsidR="00821AE8">
        <w:rPr>
          <w:sz w:val="24"/>
          <w:szCs w:val="24"/>
        </w:rPr>
        <w:t>i</w:t>
      </w:r>
      <w:r w:rsidR="00F44B8E" w:rsidRPr="00F44B8E">
        <w:rPr>
          <w:sz w:val="24"/>
          <w:szCs w:val="24"/>
        </w:rPr>
        <w:t>l</w:t>
      </w:r>
      <w:r w:rsidR="00F44B8E">
        <w:rPr>
          <w:sz w:val="24"/>
          <w:szCs w:val="24"/>
        </w:rPr>
        <w:t xml:space="preserve">ity of the </w:t>
      </w:r>
      <w:r w:rsidR="00F44B8E" w:rsidRPr="00F44B8E">
        <w:rPr>
          <w:sz w:val="24"/>
          <w:szCs w:val="24"/>
        </w:rPr>
        <w:t xml:space="preserve">statistic on </w:t>
      </w:r>
      <w:r w:rsidR="00F44B8E">
        <w:rPr>
          <w:sz w:val="24"/>
          <w:szCs w:val="24"/>
        </w:rPr>
        <w:t xml:space="preserve">a </w:t>
      </w:r>
      <w:r w:rsidR="00F44B8E" w:rsidRPr="00F44B8E">
        <w:rPr>
          <w:sz w:val="24"/>
          <w:szCs w:val="24"/>
        </w:rPr>
        <w:t>regional level.</w:t>
      </w:r>
      <w:r w:rsidR="00F44B8E">
        <w:rPr>
          <w:sz w:val="24"/>
          <w:szCs w:val="24"/>
        </w:rPr>
        <w:t xml:space="preserve">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1F0215F" w:rsidR="003F4907" w:rsidRDefault="00D9013C" w:rsidP="00292A3B">
      <w:pPr>
        <w:jc w:val="both"/>
        <w:rPr>
          <w:sz w:val="24"/>
          <w:szCs w:val="24"/>
        </w:rPr>
      </w:pPr>
      <w:r>
        <w:rPr>
          <w:sz w:val="24"/>
          <w:szCs w:val="24"/>
        </w:rPr>
        <w:t xml:space="preserve">We have found two significant demand drivers of scholarly piracy: </w:t>
      </w:r>
      <w:r w:rsidR="008E06A9">
        <w:rPr>
          <w:sz w:val="24"/>
          <w:szCs w:val="24"/>
        </w:rPr>
        <w:t xml:space="preserve">GDP </w:t>
      </w:r>
      <w:r>
        <w:rPr>
          <w:sz w:val="24"/>
          <w:szCs w:val="24"/>
        </w:rPr>
        <w:t xml:space="preserve">and the size of knowledge-intensive sector. Contrary to our initial, somewhat naïve assumption, we have found that </w:t>
      </w:r>
      <w:r w:rsidR="008E06A9">
        <w:rPr>
          <w:sz w:val="24"/>
          <w:szCs w:val="24"/>
        </w:rPr>
        <w:t xml:space="preserve">gross income </w:t>
      </w:r>
      <w:r w:rsidR="00CD78D7">
        <w:rPr>
          <w:sz w:val="24"/>
          <w:szCs w:val="24"/>
        </w:rPr>
        <w:t xml:space="preserve">and piracy is positively correlated. Free-to access piratical resources are used more in </w:t>
      </w:r>
      <w:r w:rsidR="008E06A9">
        <w:rPr>
          <w:sz w:val="24"/>
          <w:szCs w:val="24"/>
        </w:rPr>
        <w:t xml:space="preserve">high income </w:t>
      </w:r>
      <w:r w:rsidR="00CD78D7">
        <w:rPr>
          <w:sz w:val="24"/>
          <w:szCs w:val="24"/>
        </w:rPr>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516C478" w:rsidR="003F4907" w:rsidRDefault="003F4907" w:rsidP="00292A3B">
      <w:pPr>
        <w:jc w:val="both"/>
        <w:rPr>
          <w:sz w:val="24"/>
          <w:szCs w:val="24"/>
        </w:rPr>
      </w:pPr>
      <w:r>
        <w:rPr>
          <w:sz w:val="24"/>
          <w:szCs w:val="24"/>
        </w:rPr>
        <w:lastRenderedPageBreak/>
        <w:t xml:space="preserve">In this article we have offered two alternative explanations. First, we have offered a model to differentiate the effect of </w:t>
      </w:r>
      <w:r w:rsidR="008E06A9">
        <w:rPr>
          <w:sz w:val="24"/>
          <w:szCs w:val="24"/>
        </w:rPr>
        <w:t xml:space="preserve">income </w:t>
      </w:r>
      <w:r>
        <w:rPr>
          <w:sz w:val="24"/>
          <w:szCs w:val="24"/>
        </w:rPr>
        <w:t xml:space="preserve">on knowledge demand at different levels of economic development. In our global models we have shown that in low income countries extra </w:t>
      </w:r>
      <w:r w:rsidR="0091299E">
        <w:rPr>
          <w:sz w:val="24"/>
          <w:szCs w:val="24"/>
        </w:rPr>
        <w:t xml:space="preserve">income </w:t>
      </w:r>
      <w:r>
        <w:rPr>
          <w:sz w:val="24"/>
          <w:szCs w:val="24"/>
        </w:rPr>
        <w:t xml:space="preserve">has a much greater impact on shadow library demand than in high income countries.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w:t>
      </w:r>
      <w:r w:rsidR="0091299E">
        <w:rPr>
          <w:sz w:val="24"/>
          <w:szCs w:val="24"/>
        </w:rPr>
        <w:t xml:space="preserve">than the </w:t>
      </w:r>
      <w:r>
        <w:rPr>
          <w:sz w:val="24"/>
          <w:szCs w:val="24"/>
        </w:rPr>
        <w:t xml:space="preserve">further expansion of demand. </w:t>
      </w:r>
    </w:p>
    <w:p w14:paraId="70FC830D" w14:textId="763B2BCF"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w:t>
      </w:r>
      <w:r w:rsidR="007C3147">
        <w:rPr>
          <w:sz w:val="24"/>
          <w:szCs w:val="24"/>
        </w:rPr>
        <w:t xml:space="preserve">low-income </w:t>
      </w:r>
      <w:r w:rsidR="00CD78D7">
        <w:rPr>
          <w:sz w:val="24"/>
          <w:szCs w:val="24"/>
        </w:rPr>
        <w:t xml:space="preserve">regions. </w:t>
      </w:r>
      <w:r w:rsidR="0060121A">
        <w:rPr>
          <w:sz w:val="24"/>
          <w:szCs w:val="24"/>
        </w:rPr>
        <w:t xml:space="preserve">Even if the size of the knowledge intensive sector is comparable to those in richer regions, </w:t>
      </w:r>
      <w:r w:rsidR="007C3147">
        <w:rPr>
          <w:sz w:val="24"/>
          <w:szCs w:val="24"/>
        </w:rPr>
        <w:t xml:space="preserve">less affluent </w:t>
      </w:r>
      <w:r w:rsidR="0060121A">
        <w:rPr>
          <w:sz w:val="24"/>
          <w:szCs w:val="24"/>
        </w:rPr>
        <w:t>regions face constraints</w:t>
      </w:r>
      <w:r w:rsidR="007C3147">
        <w:rPr>
          <w:sz w:val="24"/>
          <w:szCs w:val="24"/>
        </w:rPr>
        <w:t>,</w:t>
      </w:r>
      <w:r w:rsidR="0060121A">
        <w:rPr>
          <w:sz w:val="24"/>
          <w:szCs w:val="24"/>
        </w:rPr>
        <w:t xml:space="preserve">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DB14B8">
        <w:rPr>
          <w:sz w:val="24"/>
          <w:szCs w:val="24"/>
        </w:rPr>
        <w:t>That being said, we have found some evidence to the importance of good legal access infrastructures: where libraries are used, and found adequate, less scholarly piracy takes place.</w:t>
      </w:r>
    </w:p>
    <w:p w14:paraId="6064254E" w14:textId="3C69CADD"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r w:rsidR="00F773B0">
        <w:rPr>
          <w:sz w:val="24"/>
          <w:szCs w:val="24"/>
        </w:rPr>
        <w:t>not</w:t>
      </w:r>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7F76CBF8" w14:textId="77777777" w:rsidR="00B53CED" w:rsidRPr="00B53CED" w:rsidRDefault="00FA3DD4" w:rsidP="00B53CED">
      <w:pPr>
        <w:pStyle w:val="Bibliography"/>
        <w:rPr>
          <w:rFonts w:ascii="Calibri" w:hAnsi="Calibri" w:cs="Calibri"/>
        </w:rPr>
      </w:pPr>
      <w:r>
        <w:rPr>
          <w:bCs/>
        </w:rPr>
        <w:fldChar w:fldCharType="begin"/>
      </w:r>
      <w:r w:rsidR="007E5769">
        <w:rPr>
          <w:bCs/>
        </w:rPr>
        <w:instrText xml:space="preserve"> ADDIN ZOTERO_BIBL {"uncited":[],"omitted":[],"custom":[]} CSL_BIBLIOGRAPHY </w:instrText>
      </w:r>
      <w:r>
        <w:rPr>
          <w:bCs/>
        </w:rPr>
        <w:fldChar w:fldCharType="separate"/>
      </w:r>
      <w:r w:rsidR="00B53CED" w:rsidRPr="00B53CED">
        <w:rPr>
          <w:rFonts w:ascii="Calibri" w:hAnsi="Calibri" w:cs="Calibri"/>
        </w:rPr>
        <w:t>American Chemical Society v. Sci-Hub d/b/a www.sci-hub.cc, John Doe 1-99. 2017 1–3. United States District Court for the Eastern District of Virginia Alexandria Division.</w:t>
      </w:r>
    </w:p>
    <w:p w14:paraId="0B7BE0FC"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 xml:space="preserve">Androcec, Darko. 2017. “Analysis of Sci-Hub Downloads of Computer Science Papers.” </w:t>
      </w:r>
      <w:r w:rsidRPr="00B53CED">
        <w:rPr>
          <w:rFonts w:ascii="Calibri" w:hAnsi="Calibri" w:cs="Calibri"/>
          <w:i/>
          <w:iCs/>
        </w:rPr>
        <w:t>Acta Univ. Sapientiae, Informatica</w:t>
      </w:r>
      <w:r w:rsidRPr="00B53CED">
        <w:rPr>
          <w:rFonts w:ascii="Calibri" w:hAnsi="Calibri" w:cs="Calibri"/>
        </w:rPr>
        <w:t xml:space="preserve"> 9 (1): 83–96.</w:t>
      </w:r>
    </w:p>
    <w:p w14:paraId="2A72C8A3" w14:textId="77777777" w:rsidR="00B53CED" w:rsidRPr="00B53CED" w:rsidRDefault="00B53CED" w:rsidP="00B53CED">
      <w:pPr>
        <w:pStyle w:val="Bibliography"/>
        <w:rPr>
          <w:rFonts w:ascii="Calibri" w:hAnsi="Calibri" w:cs="Calibri"/>
        </w:rPr>
      </w:pPr>
      <w:r w:rsidRPr="00B53CED">
        <w:rPr>
          <w:rFonts w:ascii="Calibri" w:hAnsi="Calibri" w:cs="Calibri"/>
        </w:rPr>
        <w:t xml:space="preserve">Armstrong, C., J. De Beer, D. Kawooya, A. Prabhala, and T. Schonwetter. 2010. </w:t>
      </w:r>
      <w:r w:rsidRPr="00B53CED">
        <w:rPr>
          <w:rFonts w:ascii="Calibri" w:hAnsi="Calibri" w:cs="Calibri"/>
          <w:i/>
          <w:iCs/>
        </w:rPr>
        <w:t>Access to Knowledge in Africa: The Role of Copyright</w:t>
      </w:r>
      <w:r w:rsidRPr="00B53CED">
        <w:rPr>
          <w:rFonts w:ascii="Calibri" w:hAnsi="Calibri" w:cs="Calibri"/>
        </w:rPr>
        <w:t>. Uct Pubns. http://books.google.com/books?hl=en&amp;amp;lr=&amp;amp;id=mzoPtBoQkEcC&amp;amp;oi=fnd&amp;amp;pg=PR5&amp;amp;dq=vera+franz+a2k+mit&amp;amp;ots=EFQceWqCSH&amp;amp;sig=Jirm604ts2dxnSNGpc83_A7AiZg.</w:t>
      </w:r>
    </w:p>
    <w:p w14:paraId="1087EBAF" w14:textId="77777777" w:rsidR="00B53CED" w:rsidRPr="00B53CED" w:rsidRDefault="00B53CED" w:rsidP="00B53CED">
      <w:pPr>
        <w:pStyle w:val="Bibliography"/>
        <w:rPr>
          <w:rFonts w:ascii="Calibri" w:hAnsi="Calibri" w:cs="Calibri"/>
        </w:rPr>
      </w:pPr>
      <w:r w:rsidRPr="00B53CED">
        <w:rPr>
          <w:rFonts w:ascii="Calibri" w:hAnsi="Calibri" w:cs="Calibri"/>
        </w:rPr>
        <w:t>Babutsidze, Zakaria. 2016. “Pirated Economics.”</w:t>
      </w:r>
    </w:p>
    <w:p w14:paraId="49696394" w14:textId="77777777" w:rsidR="00B53CED" w:rsidRPr="00B53CED" w:rsidRDefault="00B53CED" w:rsidP="00B53CED">
      <w:pPr>
        <w:pStyle w:val="Bibliography"/>
        <w:rPr>
          <w:rFonts w:ascii="Calibri" w:hAnsi="Calibri" w:cs="Calibri"/>
        </w:rPr>
      </w:pPr>
      <w:r w:rsidRPr="00B53CED">
        <w:rPr>
          <w:rFonts w:ascii="Calibri" w:hAnsi="Calibri" w:cs="Calibri"/>
        </w:rPr>
        <w:t xml:space="preserve">Barczak, Gloria. 2017. “Academic Piracy.” </w:t>
      </w:r>
      <w:r w:rsidRPr="00B53CED">
        <w:rPr>
          <w:rFonts w:ascii="Calibri" w:hAnsi="Calibri" w:cs="Calibri"/>
          <w:i/>
          <w:iCs/>
        </w:rPr>
        <w:t>Journal of Product Innovation Management</w:t>
      </w:r>
      <w:r w:rsidRPr="00B53CED">
        <w:rPr>
          <w:rFonts w:ascii="Calibri" w:hAnsi="Calibri" w:cs="Calibri"/>
        </w:rPr>
        <w:t xml:space="preserve"> 34 (6): 716–17. https://doi.org/10.1111/jpim.12422.</w:t>
      </w:r>
    </w:p>
    <w:p w14:paraId="6B1DF7C9" w14:textId="77777777" w:rsidR="00B53CED" w:rsidRPr="00B53CED" w:rsidRDefault="00B53CED" w:rsidP="00B53CED">
      <w:pPr>
        <w:pStyle w:val="Bibliography"/>
        <w:rPr>
          <w:rFonts w:ascii="Calibri" w:hAnsi="Calibri" w:cs="Calibri"/>
        </w:rPr>
      </w:pPr>
      <w:r w:rsidRPr="00B53CED">
        <w:rPr>
          <w:rFonts w:ascii="Calibri" w:hAnsi="Calibri" w:cs="Calibri"/>
        </w:rPr>
        <w:t>Barok, Dušan, Josephine Berry, Balázs Bodó, Sean Dockray, Kenneth Goldsmith, Anthony Iles, Lawrence Liang, et al. 2015. “In Solidarity with Library Genesis and Sci-Hub.” Http://Custodians.Online/. 2015. http://custodians.online/.</w:t>
      </w:r>
    </w:p>
    <w:p w14:paraId="77B7BDBF" w14:textId="77777777" w:rsidR="00B53CED" w:rsidRPr="00B53CED" w:rsidRDefault="00B53CED" w:rsidP="00B53CED">
      <w:pPr>
        <w:pStyle w:val="Bibliography"/>
        <w:rPr>
          <w:rFonts w:ascii="Calibri" w:hAnsi="Calibri" w:cs="Calibri"/>
        </w:rPr>
      </w:pPr>
      <w:r w:rsidRPr="00B53CED">
        <w:rPr>
          <w:rFonts w:ascii="Calibri" w:hAnsi="Calibri" w:cs="Calibri"/>
        </w:rPr>
        <w:t xml:space="preserve">Bivand, Roger, Micah Altman, Luc Anselin, Renato Assunção, Olaf Berke, Andrew Bernat, Guillaume Blanchet, et al. 2019. </w:t>
      </w:r>
      <w:r w:rsidRPr="00B53CED">
        <w:rPr>
          <w:rFonts w:ascii="Calibri" w:hAnsi="Calibri" w:cs="Calibri"/>
          <w:i/>
          <w:iCs/>
        </w:rPr>
        <w:t>Spdep: Spatial Dependence: Weighting Schemes, Statistics</w:t>
      </w:r>
      <w:r w:rsidRPr="00B53CED">
        <w:rPr>
          <w:rFonts w:ascii="Calibri" w:hAnsi="Calibri" w:cs="Calibri"/>
        </w:rPr>
        <w:t xml:space="preserve"> (version 1.1-3). https://CRAN.R-project.org/package=spdep.</w:t>
      </w:r>
    </w:p>
    <w:p w14:paraId="5EF73F99"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2011. “Coda: A Short History of Book Piracy.” In </w:t>
      </w:r>
      <w:r w:rsidRPr="00B53CED">
        <w:rPr>
          <w:rFonts w:ascii="Calibri" w:hAnsi="Calibri" w:cs="Calibri"/>
          <w:i/>
          <w:iCs/>
        </w:rPr>
        <w:t>Media Piracy in Emerging Economies</w:t>
      </w:r>
      <w:r w:rsidRPr="00B53CED">
        <w:rPr>
          <w:rFonts w:ascii="Calibri" w:hAnsi="Calibri" w:cs="Calibri"/>
        </w:rPr>
        <w:t>, edited by Joseph Karaganis. New York: Social Science Research Council.</w:t>
      </w:r>
    </w:p>
    <w:p w14:paraId="4E4FAA1F"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6. “Pirates in the Library An Inquiry into the Guerilla Open Access Movement.” </w:t>
      </w:r>
      <w:r w:rsidRPr="00B53CED">
        <w:rPr>
          <w:rFonts w:ascii="Calibri" w:hAnsi="Calibri" w:cs="Calibri"/>
          <w:i/>
          <w:iCs/>
        </w:rPr>
        <w:t>SSRN Electronic Journal</w:t>
      </w:r>
      <w:r w:rsidRPr="00B53CED">
        <w:rPr>
          <w:rFonts w:ascii="Calibri" w:hAnsi="Calibri" w:cs="Calibri"/>
        </w:rPr>
        <w:t>. https://doi.org/10.2139/ssrn.2816925.</w:t>
      </w:r>
    </w:p>
    <w:p w14:paraId="613E436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a. “Library Genesis in Numbers: Mapping the Underground Flow of Knowledge.”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2CAD701C" w14:textId="77777777" w:rsidR="00B53CED" w:rsidRPr="00B53CED" w:rsidRDefault="00B53CED" w:rsidP="00B53CED">
      <w:pPr>
        <w:pStyle w:val="Bibliography"/>
        <w:rPr>
          <w:rFonts w:ascii="Calibri" w:hAnsi="Calibri" w:cs="Calibri"/>
        </w:rPr>
      </w:pPr>
      <w:r w:rsidRPr="00B53CED">
        <w:rPr>
          <w:rFonts w:ascii="Calibri" w:hAnsi="Calibri" w:cs="Calibri"/>
        </w:rPr>
        <w:t xml:space="preserve">———. 2018b. “The Genesis of Library Genesis: The Birth of a Global Scholarly Shadow Library.” In </w:t>
      </w:r>
      <w:r w:rsidRPr="00B53CED">
        <w:rPr>
          <w:rFonts w:ascii="Calibri" w:hAnsi="Calibri" w:cs="Calibri"/>
          <w:i/>
          <w:iCs/>
        </w:rPr>
        <w:t>Shadow Libraries - Access to Knowledge in Global Higher Education</w:t>
      </w:r>
      <w:r w:rsidRPr="00B53CED">
        <w:rPr>
          <w:rFonts w:ascii="Calibri" w:hAnsi="Calibri" w:cs="Calibri"/>
        </w:rPr>
        <w:t>, edited by Joe Karaganis. Cambridge, MA: MIT Press.</w:t>
      </w:r>
    </w:p>
    <w:p w14:paraId="14B2AEE7" w14:textId="77777777" w:rsidR="00B53CED" w:rsidRPr="00B53CED" w:rsidRDefault="00B53CED" w:rsidP="00B53CED">
      <w:pPr>
        <w:pStyle w:val="Bibliography"/>
        <w:rPr>
          <w:rFonts w:ascii="Calibri" w:hAnsi="Calibri" w:cs="Calibri"/>
        </w:rPr>
      </w:pPr>
      <w:r w:rsidRPr="00B53CED">
        <w:rPr>
          <w:rFonts w:ascii="Calibri" w:hAnsi="Calibri" w:cs="Calibri"/>
        </w:rPr>
        <w:t xml:space="preserve">Bodó, Balázs, and Zoltán Lakatos. 2012. “Theatrical Distribution and P2P Movie Piracy: A Survey of P2P Networks in Hungary Using Transactional Data.” </w:t>
      </w:r>
      <w:r w:rsidRPr="00B53CED">
        <w:rPr>
          <w:rFonts w:ascii="Calibri" w:hAnsi="Calibri" w:cs="Calibri"/>
          <w:i/>
          <w:iCs/>
        </w:rPr>
        <w:t>International Journal of Communication</w:t>
      </w:r>
      <w:r w:rsidRPr="00B53CED">
        <w:rPr>
          <w:rFonts w:ascii="Calibri" w:hAnsi="Calibri" w:cs="Calibri"/>
        </w:rPr>
        <w:t xml:space="preserve"> 6 (1).</w:t>
      </w:r>
    </w:p>
    <w:p w14:paraId="25EC8765" w14:textId="77777777" w:rsidR="00B53CED" w:rsidRPr="00B53CED" w:rsidRDefault="00B53CED" w:rsidP="00B53CED">
      <w:pPr>
        <w:pStyle w:val="Bibliography"/>
        <w:rPr>
          <w:rFonts w:ascii="Calibri" w:hAnsi="Calibri" w:cs="Calibri"/>
        </w:rPr>
      </w:pPr>
      <w:r w:rsidRPr="00B53CED">
        <w:rPr>
          <w:rFonts w:ascii="Calibri" w:hAnsi="Calibri" w:cs="Calibri"/>
        </w:rPr>
        <w:t xml:space="preserve">Bohannon, John. 2016. “Who’s Downloading Pirated Papers? Everyone.” </w:t>
      </w:r>
      <w:r w:rsidRPr="00B53CED">
        <w:rPr>
          <w:rFonts w:ascii="Calibri" w:hAnsi="Calibri" w:cs="Calibri"/>
          <w:i/>
          <w:iCs/>
        </w:rPr>
        <w:t>Science</w:t>
      </w:r>
      <w:r w:rsidRPr="00B53CED">
        <w:rPr>
          <w:rFonts w:ascii="Calibri" w:hAnsi="Calibri" w:cs="Calibri"/>
        </w:rPr>
        <w:t>, 2016. http://www.sciencemag.org/news/2016/04/whos-downloading-pirated-papers-everyone.</w:t>
      </w:r>
    </w:p>
    <w:p w14:paraId="7E12FF5C" w14:textId="77777777" w:rsidR="00B53CED" w:rsidRPr="00B53CED" w:rsidRDefault="00B53CED" w:rsidP="00B53CED">
      <w:pPr>
        <w:pStyle w:val="Bibliography"/>
        <w:rPr>
          <w:rFonts w:ascii="Calibri" w:hAnsi="Calibri" w:cs="Calibri"/>
        </w:rPr>
      </w:pPr>
      <w:r w:rsidRPr="00B53CED">
        <w:rPr>
          <w:rFonts w:ascii="Calibri" w:hAnsi="Calibri" w:cs="Calibri"/>
        </w:rPr>
        <w:t xml:space="preserve">Bruijns, Stevan R, Mmapeladi Maesela, Suniti Sinha, and Megan Banner. 2017. “Poor Access for African Researchers to African Emergency Care Publications: A Cross-Sectional Study.” </w:t>
      </w:r>
      <w:r w:rsidRPr="00B53CED">
        <w:rPr>
          <w:rFonts w:ascii="Calibri" w:hAnsi="Calibri" w:cs="Calibri"/>
          <w:i/>
          <w:iCs/>
        </w:rPr>
        <w:t>Western Journal of Emergency Medicine</w:t>
      </w:r>
      <w:r w:rsidRPr="00B53CED">
        <w:rPr>
          <w:rFonts w:ascii="Calibri" w:hAnsi="Calibri" w:cs="Calibri"/>
        </w:rPr>
        <w:t xml:space="preserve"> 18 (6): 1018–24. https://doi.org/10.5811/westjem.2017.8.34930.</w:t>
      </w:r>
    </w:p>
    <w:p w14:paraId="39DB6C2D" w14:textId="77777777" w:rsidR="00B53CED" w:rsidRPr="00B53CED" w:rsidRDefault="00B53CED" w:rsidP="00B53CED">
      <w:pPr>
        <w:pStyle w:val="Bibliography"/>
        <w:rPr>
          <w:rFonts w:ascii="Calibri" w:hAnsi="Calibri" w:cs="Calibri"/>
        </w:rPr>
      </w:pPr>
      <w:r w:rsidRPr="00B53CED">
        <w:rPr>
          <w:rFonts w:ascii="Calibri" w:hAnsi="Calibri" w:cs="Calibri"/>
        </w:rPr>
        <w:t xml:space="preserve">Cabanac, Guillaume. 2015. “Bibliogifts in LibGen? A Study of a Text‐sharing Platform Driven by Biblioleaks and Crowdsourcing.” </w:t>
      </w:r>
      <w:r w:rsidRPr="00B53CED">
        <w:rPr>
          <w:rFonts w:ascii="Calibri" w:hAnsi="Calibri" w:cs="Calibri"/>
          <w:i/>
          <w:iCs/>
        </w:rPr>
        <w:t>Journal of the Association for Information Science and Technology</w:t>
      </w:r>
      <w:r w:rsidRPr="00B53CED">
        <w:rPr>
          <w:rFonts w:ascii="Calibri" w:hAnsi="Calibri" w:cs="Calibri"/>
        </w:rPr>
        <w:t>.</w:t>
      </w:r>
    </w:p>
    <w:p w14:paraId="31D1C8A6" w14:textId="77777777" w:rsidR="00B53CED" w:rsidRPr="00B53CED" w:rsidRDefault="00B53CED" w:rsidP="00B53CED">
      <w:pPr>
        <w:pStyle w:val="Bibliography"/>
        <w:rPr>
          <w:rFonts w:ascii="Calibri" w:hAnsi="Calibri" w:cs="Calibri"/>
        </w:rPr>
      </w:pPr>
      <w:r w:rsidRPr="00B53CED">
        <w:rPr>
          <w:rFonts w:ascii="Calibri" w:hAnsi="Calibri" w:cs="Calibri"/>
        </w:rPr>
        <w:t xml:space="preserve">Camarero, Carmen, Carmen Antón, and Javier Rodríguez. 2014. “Technological and Ethical Antecedents of E-Book Piracy and Price Acceptance: Evidence from the Spanish Case.” </w:t>
      </w:r>
      <w:r w:rsidRPr="00B53CED">
        <w:rPr>
          <w:rFonts w:ascii="Calibri" w:hAnsi="Calibri" w:cs="Calibri"/>
          <w:i/>
          <w:iCs/>
        </w:rPr>
        <w:t>The Electronic Library</w:t>
      </w:r>
      <w:r w:rsidRPr="00B53CED">
        <w:rPr>
          <w:rFonts w:ascii="Calibri" w:hAnsi="Calibri" w:cs="Calibri"/>
        </w:rPr>
        <w:t xml:space="preserve"> 32 (4): 542–66.</w:t>
      </w:r>
    </w:p>
    <w:p w14:paraId="580B5B06" w14:textId="77777777" w:rsidR="00B53CED" w:rsidRPr="00B53CED" w:rsidRDefault="00B53CED" w:rsidP="00B53CED">
      <w:pPr>
        <w:pStyle w:val="Bibliography"/>
        <w:rPr>
          <w:rFonts w:ascii="Calibri" w:hAnsi="Calibri" w:cs="Calibri"/>
        </w:rPr>
      </w:pPr>
      <w:r w:rsidRPr="00B53CED">
        <w:rPr>
          <w:rFonts w:ascii="Calibri" w:hAnsi="Calibri" w:cs="Calibri"/>
        </w:rPr>
        <w:t xml:space="preserve">Corrales-Reyes, Ibraín Enrique. 2017. “Sci-Hub and Evidence-Based Dentistry: An Ethical Dilemma in Cuba.” </w:t>
      </w:r>
      <w:r w:rsidRPr="00B53CED">
        <w:rPr>
          <w:rFonts w:ascii="Calibri" w:hAnsi="Calibri" w:cs="Calibri"/>
          <w:i/>
          <w:iCs/>
        </w:rPr>
        <w:t>J Oral Res</w:t>
      </w:r>
      <w:r w:rsidRPr="00B53CED">
        <w:rPr>
          <w:rFonts w:ascii="Calibri" w:hAnsi="Calibri" w:cs="Calibri"/>
        </w:rPr>
        <w:t xml:space="preserve"> 6 (7): 175. https://doi.org/doi:10.17126/joralres.2017.054.</w:t>
      </w:r>
    </w:p>
    <w:p w14:paraId="46AFE366" w14:textId="77777777" w:rsidR="00B53CED" w:rsidRPr="00B53CED" w:rsidRDefault="00B53CED" w:rsidP="00B53CED">
      <w:pPr>
        <w:pStyle w:val="Bibliography"/>
        <w:rPr>
          <w:rFonts w:ascii="Calibri" w:hAnsi="Calibri" w:cs="Calibri"/>
        </w:rPr>
      </w:pPr>
      <w:r w:rsidRPr="00B53CED">
        <w:rPr>
          <w:rFonts w:ascii="Calibri" w:hAnsi="Calibri" w:cs="Calibri"/>
        </w:rPr>
        <w:t>Dalmeet Singh Chawla. 2018. “Sci-Hub Blocked in Russia Following Ruling by Moscow Court.” Chemistry World. December 3, 2018. https://www.chemistryworld.com/news/sci-hub-blocked-in-russia-following-ruling-by-moscow-court/3009838.article.</w:t>
      </w:r>
    </w:p>
    <w:p w14:paraId="64B3A14F" w14:textId="77777777" w:rsidR="00B53CED" w:rsidRPr="00B53CED" w:rsidRDefault="00B53CED" w:rsidP="00B53CED">
      <w:pPr>
        <w:pStyle w:val="Bibliography"/>
        <w:rPr>
          <w:rFonts w:ascii="Calibri" w:hAnsi="Calibri" w:cs="Calibri"/>
        </w:rPr>
      </w:pPr>
      <w:r w:rsidRPr="00B53CED">
        <w:rPr>
          <w:rFonts w:ascii="Calibri" w:hAnsi="Calibri" w:cs="Calibri"/>
        </w:rPr>
        <w:t xml:space="preserve">Davis, Philip M, and William H Walters. 2011. “The Impact of Free Access to the Scientific Literature: A Review of Recent Research.” </w:t>
      </w:r>
      <w:r w:rsidRPr="00B53CED">
        <w:rPr>
          <w:rFonts w:ascii="Calibri" w:hAnsi="Calibri" w:cs="Calibri"/>
          <w:i/>
          <w:iCs/>
        </w:rPr>
        <w:t>Journal of the Medical Library Association: JMLA</w:t>
      </w:r>
      <w:r w:rsidRPr="00B53CED">
        <w:rPr>
          <w:rFonts w:ascii="Calibri" w:hAnsi="Calibri" w:cs="Calibri"/>
        </w:rPr>
        <w:t xml:space="preserve"> 99 (3): 208.</w:t>
      </w:r>
    </w:p>
    <w:p w14:paraId="5A404B0F"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Elbakyan, Alexandra. 2015. “LETTER Addressed to Judge Robert W. Sweet from Alexandra Elbakyan Re: Clarification of Details. (Ajs).” New York: Elsevier Inc. et al v. Sci-Hub et al, Case No. 1:15-cv-04282-RW.</w:t>
      </w:r>
    </w:p>
    <w:p w14:paraId="6F8C65D9" w14:textId="77777777" w:rsidR="00B53CED" w:rsidRPr="00B53CED" w:rsidRDefault="00B53CED" w:rsidP="00B53CED">
      <w:pPr>
        <w:pStyle w:val="Bibliography"/>
        <w:rPr>
          <w:rFonts w:ascii="Calibri" w:hAnsi="Calibri" w:cs="Calibri"/>
          <w:lang w:val="nl-NL"/>
        </w:rPr>
      </w:pPr>
      <w:r w:rsidRPr="00B53CED">
        <w:rPr>
          <w:rFonts w:ascii="Calibri" w:hAnsi="Calibri" w:cs="Calibri"/>
        </w:rPr>
        <w:t xml:space="preserve">———. 2016. “Sci-Hub Is a Goal, Changing the System Is a Method.” </w:t>
      </w:r>
      <w:r w:rsidRPr="00B53CED">
        <w:rPr>
          <w:rFonts w:ascii="Calibri" w:hAnsi="Calibri" w:cs="Calibri"/>
          <w:lang w:val="nl-NL"/>
        </w:rPr>
        <w:t>Engineuring. 2016. https://engineuring.wordpress.com/2016/03/11/sci-hub-is-a-goal-changing-the-system-is-a-method/.</w:t>
      </w:r>
    </w:p>
    <w:p w14:paraId="782C2925" w14:textId="77777777" w:rsidR="00B53CED" w:rsidRPr="00B53CED" w:rsidRDefault="00B53CED" w:rsidP="00B53CED">
      <w:pPr>
        <w:pStyle w:val="Bibliography"/>
        <w:rPr>
          <w:rFonts w:ascii="Calibri" w:hAnsi="Calibri" w:cs="Calibri"/>
        </w:rPr>
      </w:pPr>
      <w:r w:rsidRPr="00B53CED">
        <w:rPr>
          <w:rFonts w:ascii="Calibri" w:hAnsi="Calibri" w:cs="Calibri"/>
        </w:rPr>
        <w:t>Elsevier Inc. et al v. Sci-Hub et al, Case No. 1:15-cv-04282-RW. 2017. UNITED  STATES  DISTRICT  COURT  SOUTHERN  DISTRICT  OF  NEW  YORK.</w:t>
      </w:r>
    </w:p>
    <w:p w14:paraId="51335F42" w14:textId="77777777" w:rsidR="00B53CED" w:rsidRPr="00B53CED" w:rsidRDefault="00B53CED" w:rsidP="00B53CED">
      <w:pPr>
        <w:pStyle w:val="Bibliography"/>
        <w:rPr>
          <w:rFonts w:ascii="Calibri" w:hAnsi="Calibri" w:cs="Calibri"/>
        </w:rPr>
      </w:pPr>
      <w:r w:rsidRPr="00B53CED">
        <w:rPr>
          <w:rFonts w:ascii="Calibri" w:hAnsi="Calibri" w:cs="Calibri"/>
        </w:rPr>
        <w:t>Faculty Advisory Council. 2012. “Faculty Advisory Council Memorandum on Journal Pricing.” Cambridge, MA: Harvard University Library. http://isites.harvard.edu/icb/icb.do?keyword=k77982&amp;tabgroupid=icb.tabgroup143448.</w:t>
      </w:r>
    </w:p>
    <w:p w14:paraId="3ADA59B1" w14:textId="77777777" w:rsidR="00B53CED" w:rsidRPr="00B53CED" w:rsidRDefault="00B53CED" w:rsidP="00B53CED">
      <w:pPr>
        <w:pStyle w:val="Bibliography"/>
        <w:rPr>
          <w:rFonts w:ascii="Calibri" w:hAnsi="Calibri" w:cs="Calibri"/>
        </w:rPr>
      </w:pPr>
      <w:r w:rsidRPr="00B53CED">
        <w:rPr>
          <w:rFonts w:ascii="Calibri" w:hAnsi="Calibri" w:cs="Calibri"/>
        </w:rPr>
        <w:t xml:space="preserve">Gaind, Nisha. 2019. “Huge US University Cancels Subscription with Elsevier.” </w:t>
      </w:r>
      <w:r w:rsidRPr="00B53CED">
        <w:rPr>
          <w:rFonts w:ascii="Calibri" w:hAnsi="Calibri" w:cs="Calibri"/>
          <w:i/>
          <w:iCs/>
        </w:rPr>
        <w:t>Nature</w:t>
      </w:r>
      <w:r w:rsidRPr="00B53CED">
        <w:rPr>
          <w:rFonts w:ascii="Calibri" w:hAnsi="Calibri" w:cs="Calibri"/>
        </w:rPr>
        <w:t xml:space="preserve"> 567 (7746): 15–16. https://doi.org/10.1038/d41586-019-00758-x.</w:t>
      </w:r>
    </w:p>
    <w:p w14:paraId="65AFB8A9" w14:textId="77777777" w:rsidR="00B53CED" w:rsidRPr="00B53CED" w:rsidRDefault="00B53CED" w:rsidP="00B53CED">
      <w:pPr>
        <w:pStyle w:val="Bibliography"/>
        <w:rPr>
          <w:rFonts w:ascii="Calibri" w:hAnsi="Calibri" w:cs="Calibri"/>
        </w:rPr>
      </w:pPr>
      <w:r w:rsidRPr="00B53CED">
        <w:rPr>
          <w:rFonts w:ascii="Calibri" w:hAnsi="Calibri" w:cs="Calibri"/>
        </w:rPr>
        <w:t xml:space="preserve">Gardner, Carolyn Caffrey, and Gabriel J Gardner. 2017. “Fast and Furious (at Publishers): The Motivations behind Crowdsourced Research Sharing.” </w:t>
      </w:r>
      <w:r w:rsidRPr="00B53CED">
        <w:rPr>
          <w:rFonts w:ascii="Calibri" w:hAnsi="Calibri" w:cs="Calibri"/>
          <w:i/>
          <w:iCs/>
        </w:rPr>
        <w:t>College &amp; Research Libraries</w:t>
      </w:r>
      <w:r w:rsidRPr="00B53CED">
        <w:rPr>
          <w:rFonts w:ascii="Calibri" w:hAnsi="Calibri" w:cs="Calibri"/>
        </w:rPr>
        <w:t xml:space="preserve"> 78 (2).</w:t>
      </w:r>
    </w:p>
    <w:p w14:paraId="214C11AD" w14:textId="77777777" w:rsidR="00B53CED" w:rsidRPr="00B53CED" w:rsidRDefault="00B53CED" w:rsidP="00B53CED">
      <w:pPr>
        <w:pStyle w:val="Bibliography"/>
        <w:rPr>
          <w:rFonts w:ascii="Calibri" w:hAnsi="Calibri" w:cs="Calibri"/>
        </w:rPr>
      </w:pPr>
      <w:r w:rsidRPr="00B53CED">
        <w:rPr>
          <w:rFonts w:ascii="Calibri" w:hAnsi="Calibri" w:cs="Calibri"/>
        </w:rPr>
        <w:t xml:space="preserve">Giblin, Rebecca, Jenny Kennedy, Charlotte Pelletier, Julian Thomas, Kimberlee G Weatherall, and Francois Petitjean. 2019. “What Can 100,000 Books Tell Us about the International Public Library e-Lending Landscape?” </w:t>
      </w:r>
      <w:r w:rsidRPr="00B53CED">
        <w:rPr>
          <w:rFonts w:ascii="Calibri" w:hAnsi="Calibri" w:cs="Calibri"/>
          <w:i/>
          <w:iCs/>
        </w:rPr>
        <w:t>Forthcoming, Information Research</w:t>
      </w:r>
      <w:r w:rsidRPr="00B53CED">
        <w:rPr>
          <w:rFonts w:ascii="Calibri" w:hAnsi="Calibri" w:cs="Calibri"/>
        </w:rPr>
        <w:t>.</w:t>
      </w:r>
    </w:p>
    <w:p w14:paraId="7E4ECAFF" w14:textId="77777777" w:rsidR="00B53CED" w:rsidRPr="00B53CED" w:rsidRDefault="00B53CED" w:rsidP="00B53CED">
      <w:pPr>
        <w:pStyle w:val="Bibliography"/>
        <w:rPr>
          <w:rFonts w:ascii="Calibri" w:hAnsi="Calibri" w:cs="Calibri"/>
        </w:rPr>
      </w:pPr>
      <w:r w:rsidRPr="00B53CED">
        <w:rPr>
          <w:rFonts w:ascii="Calibri" w:hAnsi="Calibri" w:cs="Calibri"/>
        </w:rPr>
        <w:t xml:space="preserve">Greshake, Bastian. 2017. “Looking into Pandora’s Box: The Content of Sci-Hub and Its Usage.” </w:t>
      </w:r>
      <w:r w:rsidRPr="00B53CED">
        <w:rPr>
          <w:rFonts w:ascii="Calibri" w:hAnsi="Calibri" w:cs="Calibri"/>
          <w:i/>
          <w:iCs/>
        </w:rPr>
        <w:t>F1000Research</w:t>
      </w:r>
      <w:r w:rsidRPr="00B53CED">
        <w:rPr>
          <w:rFonts w:ascii="Calibri" w:hAnsi="Calibri" w:cs="Calibri"/>
        </w:rPr>
        <w:t xml:space="preserve"> 6 (April): 541. https://doi.org/10.12688/f1000research.11366.1.</w:t>
      </w:r>
    </w:p>
    <w:p w14:paraId="2FCE9ED6" w14:textId="77777777" w:rsidR="00B53CED" w:rsidRPr="00B53CED" w:rsidRDefault="00B53CED" w:rsidP="00B53CED">
      <w:pPr>
        <w:pStyle w:val="Bibliography"/>
        <w:rPr>
          <w:rFonts w:ascii="Calibri" w:hAnsi="Calibri" w:cs="Calibri"/>
        </w:rPr>
      </w:pPr>
      <w:r w:rsidRPr="00B53CED">
        <w:rPr>
          <w:rFonts w:ascii="Calibri" w:hAnsi="Calibri" w:cs="Calibri"/>
        </w:rPr>
        <w:t xml:space="preserve">Himmelstein, D. S., A. R. Romero, J. G. Levernier, T. A. Munro, S. R. McLaughlin, B. Tzovaras Greshake, and C. S. Greene. 2018. “Sci-Hub Provides Access to Nearly All Scholarly Literature.” </w:t>
      </w:r>
      <w:r w:rsidRPr="00B53CED">
        <w:rPr>
          <w:rFonts w:ascii="Calibri" w:hAnsi="Calibri" w:cs="Calibri"/>
          <w:i/>
          <w:iCs/>
        </w:rPr>
        <w:t>ELife</w:t>
      </w:r>
      <w:r w:rsidRPr="00B53CED">
        <w:rPr>
          <w:rFonts w:ascii="Calibri" w:hAnsi="Calibri" w:cs="Calibri"/>
        </w:rPr>
        <w:t xml:space="preserve"> 7. https://doi.org/10.7554/eLife.32822.</w:t>
      </w:r>
    </w:p>
    <w:p w14:paraId="24B03782" w14:textId="77777777" w:rsidR="00B53CED" w:rsidRPr="00B53CED" w:rsidRDefault="00B53CED" w:rsidP="00B53CED">
      <w:pPr>
        <w:pStyle w:val="Bibliography"/>
        <w:rPr>
          <w:rFonts w:ascii="Calibri" w:hAnsi="Calibri" w:cs="Calibri"/>
        </w:rPr>
      </w:pPr>
      <w:r w:rsidRPr="00B53CED">
        <w:rPr>
          <w:rFonts w:ascii="Calibri" w:hAnsi="Calibri" w:cs="Calibri"/>
        </w:rPr>
        <w:t>Holdren, John P. 2013. “Increasing Access to the Results of Federally Funded Scientific Research.” Washington D. C.: Office of Science and Technology Policy, The White House.</w:t>
      </w:r>
    </w:p>
    <w:p w14:paraId="174E3FCF" w14:textId="77777777" w:rsidR="00B53CED" w:rsidRPr="00B53CED" w:rsidRDefault="00B53CED" w:rsidP="00B53CED">
      <w:pPr>
        <w:pStyle w:val="Bibliography"/>
        <w:rPr>
          <w:rFonts w:ascii="Calibri" w:hAnsi="Calibri" w:cs="Calibri"/>
        </w:rPr>
      </w:pPr>
      <w:r w:rsidRPr="00B53CED">
        <w:rPr>
          <w:rFonts w:ascii="Calibri" w:hAnsi="Calibri" w:cs="Calibri"/>
        </w:rPr>
        <w:t>Hungarian Academy of Sciences Electronic Information National Programme Service. 2018. “EISZ - Hungarian Consortium Terminates Negotiations with Elsevier.” 2018. http://eisz.mtak.hu/index.php/en/283-hungarian-consortium-terminates-negotiations-with-elsevier.html.</w:t>
      </w:r>
    </w:p>
    <w:p w14:paraId="2FF2A9EA" w14:textId="77777777" w:rsidR="00B53CED" w:rsidRPr="00B53CED" w:rsidRDefault="00B53CED" w:rsidP="00B53CED">
      <w:pPr>
        <w:pStyle w:val="Bibliography"/>
        <w:rPr>
          <w:rFonts w:ascii="Calibri" w:hAnsi="Calibri" w:cs="Calibri"/>
        </w:rPr>
      </w:pPr>
      <w:r w:rsidRPr="00B53CED">
        <w:rPr>
          <w:rFonts w:ascii="Calibri" w:hAnsi="Calibri" w:cs="Calibri"/>
        </w:rPr>
        <w:t xml:space="preserve">Karaganis, Joe, ed. 2018. </w:t>
      </w:r>
      <w:r w:rsidRPr="00B53CED">
        <w:rPr>
          <w:rFonts w:ascii="Calibri" w:hAnsi="Calibri" w:cs="Calibri"/>
          <w:i/>
          <w:iCs/>
        </w:rPr>
        <w:t>Shadow Libraries - Access to Knowledge in Global Higher Education</w:t>
      </w:r>
      <w:r w:rsidRPr="00B53CED">
        <w:rPr>
          <w:rFonts w:ascii="Calibri" w:hAnsi="Calibri" w:cs="Calibri"/>
        </w:rPr>
        <w:t>. Cambridge, MA: MIT Press.</w:t>
      </w:r>
    </w:p>
    <w:p w14:paraId="0B6D34F3" w14:textId="77777777" w:rsidR="00B53CED" w:rsidRPr="00B53CED" w:rsidRDefault="00B53CED" w:rsidP="00B53CED">
      <w:pPr>
        <w:pStyle w:val="Bibliography"/>
        <w:rPr>
          <w:rFonts w:ascii="Calibri" w:hAnsi="Calibri" w:cs="Calibri"/>
        </w:rPr>
      </w:pPr>
      <w:r w:rsidRPr="00B53CED">
        <w:rPr>
          <w:rFonts w:ascii="Calibri" w:hAnsi="Calibri" w:cs="Calibri"/>
        </w:rPr>
        <w:t xml:space="preserve">Krikorian, Gaëlle, and Amy Kapczynski, eds. 2010. </w:t>
      </w:r>
      <w:r w:rsidRPr="00B53CED">
        <w:rPr>
          <w:rFonts w:ascii="Calibri" w:hAnsi="Calibri" w:cs="Calibri"/>
          <w:i/>
          <w:iCs/>
        </w:rPr>
        <w:t>Access to Knowledge in the Age of Intellectual Property</w:t>
      </w:r>
      <w:r w:rsidRPr="00B53CED">
        <w:rPr>
          <w:rFonts w:ascii="Calibri" w:hAnsi="Calibri" w:cs="Calibri"/>
        </w:rPr>
        <w:t>. Zone Books.</w:t>
      </w:r>
    </w:p>
    <w:p w14:paraId="779517EE" w14:textId="77777777" w:rsidR="00B53CED" w:rsidRPr="00B53CED" w:rsidRDefault="00B53CED" w:rsidP="00B53CED">
      <w:pPr>
        <w:pStyle w:val="Bibliography"/>
        <w:rPr>
          <w:rFonts w:ascii="Calibri" w:hAnsi="Calibri" w:cs="Calibri"/>
        </w:rPr>
      </w:pPr>
      <w:r w:rsidRPr="00B53CED">
        <w:rPr>
          <w:rFonts w:ascii="Calibri" w:hAnsi="Calibri" w:cs="Calibri"/>
        </w:rPr>
        <w:t>Kwon, Diana. 2018. “Universities in Germany and Sweden Lose Access to Elsevier Journals.” TheScientist. 2018. https://www.the-scientist.com/news-opinion/universities-in-germany-and-sweden-lose-access-to-elsevier-journals--64522.</w:t>
      </w:r>
    </w:p>
    <w:p w14:paraId="2DC3F482" w14:textId="77777777" w:rsidR="00B53CED" w:rsidRPr="00B53CED" w:rsidRDefault="00B53CED" w:rsidP="00B53CED">
      <w:pPr>
        <w:pStyle w:val="Bibliography"/>
        <w:rPr>
          <w:rFonts w:ascii="Calibri" w:hAnsi="Calibri" w:cs="Calibri"/>
        </w:rPr>
      </w:pPr>
      <w:r w:rsidRPr="00B53CED">
        <w:rPr>
          <w:rFonts w:ascii="Calibri" w:hAnsi="Calibri" w:cs="Calibri"/>
        </w:rPr>
        <w:t xml:space="preserve">Machin-Mastromatteo, Juan D, Alejandro Uribe-Tirado, and Maria E Romero-Ortiz. 2016. “Piracy of Scientific Papers in Latin America: An Analysis of Sci-Hub Usage Data.” </w:t>
      </w:r>
      <w:r w:rsidRPr="00B53CED">
        <w:rPr>
          <w:rFonts w:ascii="Calibri" w:hAnsi="Calibri" w:cs="Calibri"/>
          <w:i/>
          <w:iCs/>
        </w:rPr>
        <w:t>Information Development</w:t>
      </w:r>
      <w:r w:rsidRPr="00B53CED">
        <w:rPr>
          <w:rFonts w:ascii="Calibri" w:hAnsi="Calibri" w:cs="Calibri"/>
        </w:rPr>
        <w:t xml:space="preserve"> 32 (5): 1806–14.</w:t>
      </w:r>
    </w:p>
    <w:p w14:paraId="5187DA32" w14:textId="77777777" w:rsidR="00B53CED" w:rsidRPr="00B53CED" w:rsidRDefault="00B53CED" w:rsidP="00B53CED">
      <w:pPr>
        <w:pStyle w:val="Bibliography"/>
        <w:rPr>
          <w:rFonts w:ascii="Calibri" w:hAnsi="Calibri" w:cs="Calibri"/>
        </w:rPr>
      </w:pPr>
      <w:r w:rsidRPr="00B53CED">
        <w:rPr>
          <w:rFonts w:ascii="Calibri" w:hAnsi="Calibri" w:cs="Calibri"/>
        </w:rPr>
        <w:t>Mars, Marcell, and Tomislav Medak. 2015. “The System of a Takedown - Control and De-Commodification in the Circuits of Academic Publishing.”</w:t>
      </w:r>
    </w:p>
    <w:p w14:paraId="63CA8821" w14:textId="77777777" w:rsidR="00B53CED" w:rsidRPr="00B53CED" w:rsidRDefault="00B53CED" w:rsidP="00B53CED">
      <w:pPr>
        <w:pStyle w:val="Bibliography"/>
        <w:rPr>
          <w:rFonts w:ascii="Calibri" w:hAnsi="Calibri" w:cs="Calibri"/>
        </w:rPr>
      </w:pPr>
      <w:r w:rsidRPr="00B53CED">
        <w:rPr>
          <w:rFonts w:ascii="Calibri" w:hAnsi="Calibri" w:cs="Calibri"/>
        </w:rPr>
        <w:t>Max Planck Society. 2018. “Max Planck Society Discontinues Agreement with Elsevier; Stands Firm with Projekt DEAL Negotiations - MPDL.” 2018. https://www.mpdl.mpg.de/en/505.</w:t>
      </w:r>
    </w:p>
    <w:p w14:paraId="6BD53D44" w14:textId="77777777" w:rsidR="00B53CED" w:rsidRPr="00B53CED" w:rsidRDefault="00B53CED" w:rsidP="00B53CED">
      <w:pPr>
        <w:pStyle w:val="Bibliography"/>
        <w:rPr>
          <w:rFonts w:ascii="Calibri" w:hAnsi="Calibri" w:cs="Calibri"/>
        </w:rPr>
      </w:pPr>
      <w:r w:rsidRPr="00B53CED">
        <w:rPr>
          <w:rFonts w:ascii="Calibri" w:hAnsi="Calibri" w:cs="Calibri"/>
        </w:rPr>
        <w:t xml:space="preserve">Muller, Floriane Sophie, and Pablo Iriarte. 2017. “Measuring the Impact of Piracy and Open Access on the Academic Library Services.” In </w:t>
      </w:r>
      <w:r w:rsidRPr="00B53CED">
        <w:rPr>
          <w:rFonts w:ascii="Calibri" w:hAnsi="Calibri" w:cs="Calibri"/>
          <w:i/>
          <w:iCs/>
        </w:rPr>
        <w:t>15th Interlending and Document Supply Conference (ILDS) , Paris, 04-06 October, 2017</w:t>
      </w:r>
      <w:r w:rsidRPr="00B53CED">
        <w:rPr>
          <w:rFonts w:ascii="Calibri" w:hAnsi="Calibri" w:cs="Calibri"/>
        </w:rPr>
        <w:t>. Paris.</w:t>
      </w:r>
    </w:p>
    <w:p w14:paraId="6E9C4D64" w14:textId="77777777" w:rsidR="00B53CED" w:rsidRPr="00B53CED" w:rsidRDefault="00B53CED" w:rsidP="00B53CED">
      <w:pPr>
        <w:pStyle w:val="Bibliography"/>
        <w:rPr>
          <w:rFonts w:ascii="Calibri" w:hAnsi="Calibri" w:cs="Calibri"/>
        </w:rPr>
      </w:pPr>
      <w:r w:rsidRPr="00B53CED">
        <w:rPr>
          <w:rFonts w:ascii="Calibri" w:hAnsi="Calibri" w:cs="Calibri"/>
        </w:rPr>
        <w:lastRenderedPageBreak/>
        <w:t>Poort, Joost, João Quintais, Martin A. van der Ende, Anastasia Yagafarova, and Mathijs Hageraats. 2018. “Global Online Piracy Study.” Amsterdam: Institute for Information Law, University of Amsterdam.</w:t>
      </w:r>
    </w:p>
    <w:p w14:paraId="7D51E08C" w14:textId="77777777" w:rsidR="00B53CED" w:rsidRPr="00B53CED" w:rsidRDefault="00B53CED" w:rsidP="00B53CED">
      <w:pPr>
        <w:pStyle w:val="Bibliography"/>
        <w:rPr>
          <w:rFonts w:ascii="Calibri" w:hAnsi="Calibri" w:cs="Calibri"/>
        </w:rPr>
      </w:pPr>
      <w:r w:rsidRPr="00B53CED">
        <w:rPr>
          <w:rFonts w:ascii="Calibri" w:hAnsi="Calibri" w:cs="Calibri"/>
        </w:rPr>
        <w:t>Reimers, Imke. 2014. “The Effect of Piracy Protection in Book Publishing.” NBER.</w:t>
      </w:r>
    </w:p>
    <w:p w14:paraId="4920585D" w14:textId="77777777" w:rsidR="00B53CED" w:rsidRPr="00B53CED" w:rsidRDefault="00B53CED" w:rsidP="00B53CED">
      <w:pPr>
        <w:pStyle w:val="Bibliography"/>
        <w:rPr>
          <w:rFonts w:ascii="Calibri" w:hAnsi="Calibri" w:cs="Calibri"/>
        </w:rPr>
      </w:pPr>
      <w:r w:rsidRPr="00B53CED">
        <w:rPr>
          <w:rFonts w:ascii="Calibri" w:hAnsi="Calibri" w:cs="Calibri"/>
        </w:rPr>
        <w:t xml:space="preserve">Suber, Peter. 2013. </w:t>
      </w:r>
      <w:r w:rsidRPr="00B53CED">
        <w:rPr>
          <w:rFonts w:ascii="Calibri" w:hAnsi="Calibri" w:cs="Calibri"/>
          <w:i/>
          <w:iCs/>
        </w:rPr>
        <w:t>Open Access</w:t>
      </w:r>
      <w:r w:rsidRPr="00B53CED">
        <w:rPr>
          <w:rFonts w:ascii="Calibri" w:hAnsi="Calibri" w:cs="Calibri"/>
        </w:rPr>
        <w:t>. Vol. 1. Cambridge, MA: The MIT Press. https://doi.org/10.1109/ACCESS.2012.2226094.</w:t>
      </w:r>
    </w:p>
    <w:p w14:paraId="78EACB36" w14:textId="77777777" w:rsidR="00B53CED" w:rsidRPr="00B53CED" w:rsidRDefault="00B53CED" w:rsidP="00B53CED">
      <w:pPr>
        <w:pStyle w:val="Bibliography"/>
        <w:rPr>
          <w:rFonts w:ascii="Calibri" w:hAnsi="Calibri" w:cs="Calibri"/>
        </w:rPr>
      </w:pPr>
      <w:r w:rsidRPr="00B53CED">
        <w:rPr>
          <w:rFonts w:ascii="Calibri" w:hAnsi="Calibri" w:cs="Calibri"/>
          <w:lang w:val="nl-NL"/>
        </w:rPr>
        <w:t xml:space="preserve">Swartz, Aaron. 2008. “Guerilla Open Access Manifesto.” Aaron Swartz. </w:t>
      </w:r>
      <w:r w:rsidRPr="00B53CED">
        <w:rPr>
          <w:rFonts w:ascii="Calibri" w:hAnsi="Calibri" w:cs="Calibri"/>
        </w:rPr>
        <w:t>2008. https://archive.org/stream/GuerillaOpenAccessManifesto/Goamjuly2008_djvu.txt.</w:t>
      </w:r>
    </w:p>
    <w:p w14:paraId="6282D83E" w14:textId="77777777" w:rsidR="00B53CED" w:rsidRPr="00B53CED" w:rsidRDefault="00B53CED" w:rsidP="00B53CED">
      <w:pPr>
        <w:pStyle w:val="Bibliography"/>
        <w:rPr>
          <w:rFonts w:ascii="Calibri" w:hAnsi="Calibri" w:cs="Calibri"/>
        </w:rPr>
      </w:pPr>
      <w:r w:rsidRPr="00B53CED">
        <w:rPr>
          <w:rFonts w:ascii="Calibri" w:hAnsi="Calibri" w:cs="Calibri"/>
        </w:rPr>
        <w:t xml:space="preserve">Taylor, Alasdair. 2006. “Publishing and Electronic Piracy.” </w:t>
      </w:r>
      <w:r w:rsidRPr="00B53CED">
        <w:rPr>
          <w:rFonts w:ascii="Calibri" w:hAnsi="Calibri" w:cs="Calibri"/>
          <w:i/>
          <w:iCs/>
        </w:rPr>
        <w:t>Learned Publishing</w:t>
      </w:r>
      <w:r w:rsidRPr="00B53CED">
        <w:rPr>
          <w:rFonts w:ascii="Calibri" w:hAnsi="Calibri" w:cs="Calibri"/>
        </w:rPr>
        <w:t xml:space="preserve"> 19 (3): 168–74.</w:t>
      </w:r>
    </w:p>
    <w:p w14:paraId="50AEA5A7" w14:textId="77777777" w:rsidR="00B53CED" w:rsidRPr="00B53CED" w:rsidRDefault="00B53CED" w:rsidP="00B53CED">
      <w:pPr>
        <w:pStyle w:val="Bibliography"/>
        <w:rPr>
          <w:rFonts w:ascii="Calibri" w:hAnsi="Calibri" w:cs="Calibri"/>
        </w:rPr>
      </w:pPr>
      <w:r w:rsidRPr="00B53CED">
        <w:rPr>
          <w:rFonts w:ascii="Calibri" w:hAnsi="Calibri" w:cs="Calibri"/>
        </w:rPr>
        <w:t xml:space="preserve">Timus, Natalia, and Babutsidze Zakaria. 2016. “Pirating European Studies.” </w:t>
      </w:r>
      <w:r w:rsidRPr="00B53CED">
        <w:rPr>
          <w:rFonts w:ascii="Calibri" w:hAnsi="Calibri" w:cs="Calibri"/>
          <w:i/>
          <w:iCs/>
        </w:rPr>
        <w:t>Journal of Contemporary European Research</w:t>
      </w:r>
      <w:r w:rsidRPr="00B53CED">
        <w:rPr>
          <w:rFonts w:ascii="Calibri" w:hAnsi="Calibri" w:cs="Calibri"/>
        </w:rPr>
        <w:t xml:space="preserve"> 12 (3).</w:t>
      </w:r>
    </w:p>
    <w:p w14:paraId="5715DD6B" w14:textId="77777777" w:rsidR="00B53CED" w:rsidRPr="00B53CED" w:rsidRDefault="00B53CED" w:rsidP="00B53CED">
      <w:pPr>
        <w:pStyle w:val="Bibliography"/>
        <w:rPr>
          <w:rFonts w:ascii="Calibri" w:hAnsi="Calibri" w:cs="Calibri"/>
        </w:rPr>
      </w:pPr>
      <w:r w:rsidRPr="00B53CED">
        <w:rPr>
          <w:rFonts w:ascii="Calibri" w:hAnsi="Calibri" w:cs="Calibri"/>
        </w:rPr>
        <w:t>Travis, J. 2016. “In Survey, Most Give Thumbs-up to Pirated Papers.” Science. 2016. http://www.sciencemag.org/news/2016/05/survey-most-give-thumbspirated-papers.</w:t>
      </w:r>
    </w:p>
    <w:p w14:paraId="7CDC4555" w14:textId="77777777" w:rsidR="00B53CED" w:rsidRPr="00B53CED" w:rsidRDefault="00B53CED" w:rsidP="00B53CED">
      <w:pPr>
        <w:pStyle w:val="Bibliography"/>
        <w:rPr>
          <w:rFonts w:ascii="Calibri" w:hAnsi="Calibri" w:cs="Calibri"/>
        </w:rPr>
      </w:pPr>
      <w:r w:rsidRPr="00B53CED">
        <w:rPr>
          <w:rFonts w:ascii="Calibri" w:hAnsi="Calibri" w:cs="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295CCA90" w14:textId="77777777" w:rsidR="00B53CED" w:rsidRPr="00B53CED" w:rsidRDefault="00B53CED" w:rsidP="00B53CED">
      <w:pPr>
        <w:pStyle w:val="Bibliography"/>
        <w:rPr>
          <w:rFonts w:ascii="Calibri" w:hAnsi="Calibri" w:cs="Calibri"/>
        </w:rPr>
      </w:pPr>
      <w:r w:rsidRPr="00B53CED">
        <w:rPr>
          <w:rFonts w:ascii="Calibri" w:hAnsi="Calibri" w:cs="Calibri"/>
        </w:rPr>
        <w:t>Unit. 2019. “Norske forskningsinstitusjoner har besluttet å ikke forlenge avtale med forlaget Elsevier.” 2019. https://www.unit.no/aktuelt/norske-forskningsinstitusjoner-har-besluttet-ikke-forlenge-avtale-med-forlaget-elsevier.</w:t>
      </w:r>
    </w:p>
    <w:p w14:paraId="2B8ECF0A" w14:textId="6249F07A"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Zoltan Puha" w:date="2020-05-22T18:42:00Z" w:initials="ZP">
    <w:p w14:paraId="6FC8A2CD" w14:textId="6715565F" w:rsidR="006D0AA9" w:rsidRPr="00027BC5" w:rsidRDefault="006D0AA9">
      <w:pPr>
        <w:pStyle w:val="CommentText"/>
        <w:rPr>
          <w:lang w:val="nl-NL"/>
        </w:rPr>
      </w:pPr>
      <w:r>
        <w:rPr>
          <w:rStyle w:val="CommentReference"/>
        </w:rPr>
        <w:annotationRef/>
      </w:r>
      <w:r w:rsidRPr="00027BC5">
        <w:rPr>
          <w:lang w:val="nl-NL"/>
        </w:rPr>
        <w:t xml:space="preserve">Hyperparameter tuning-rol esetleg labjegyzetben egy mondat? Meg ha elerheto is a kod, szerintem jo ha ott van a szovegben, hogy milyen model futott. </w:t>
      </w:r>
    </w:p>
  </w:comment>
  <w:comment w:id="15" w:author="Zoltan Puha" w:date="2020-05-22T18:32:00Z" w:initials="ZP">
    <w:p w14:paraId="151BD96E" w14:textId="77777777" w:rsidR="006D0AA9" w:rsidRDefault="006D0AA9" w:rsidP="00C36782">
      <w:r>
        <w:rPr>
          <w:rStyle w:val="CommentReference"/>
        </w:rPr>
        <w:annotationRef/>
      </w:r>
      <w:r>
        <w:t xml:space="preserve">Ide </w:t>
      </w:r>
      <w:r>
        <w:t xml:space="preserve">talan lehetne rakni referencet, hogy miert is RF lett hasznalva. Talan ez a cikk fitting, igaz bio domain: </w:t>
      </w:r>
      <w:hyperlink r:id="rId1" w:history="1">
        <w:r>
          <w:rPr>
            <w:rStyle w:val="Hyperlink"/>
          </w:rPr>
          <w:t>https://www.sciencedirect.com/science/article/abs/pii/S0167947307003076</w:t>
        </w:r>
      </w:hyperlink>
    </w:p>
    <w:p w14:paraId="52EF2C6B" w14:textId="77777777" w:rsidR="006D0AA9" w:rsidRDefault="006D0AA9">
      <w:pPr>
        <w:pStyle w:val="CommentText"/>
      </w:pPr>
    </w:p>
    <w:p w14:paraId="72988616" w14:textId="1CED3147" w:rsidR="006D0AA9" w:rsidRDefault="006D0AA9">
      <w:pPr>
        <w:pStyle w:val="CommentText"/>
      </w:pPr>
      <w:r>
        <w:t>+ Pozitiv oldala, hogy viszonylag konnyen megertheto.</w:t>
      </w:r>
    </w:p>
  </w:comment>
  <w:comment w:id="16" w:author="Zoltan Puha" w:date="2020-05-22T18:49:00Z" w:initials="ZP">
    <w:p w14:paraId="283D98A8" w14:textId="77D4F54C" w:rsidR="006D0AA9" w:rsidRDefault="006D0AA9" w:rsidP="00F01C70">
      <w:r>
        <w:rPr>
          <w:rStyle w:val="CommentReference"/>
        </w:rPr>
        <w:annotationRef/>
      </w:r>
      <w:r>
        <w:t>Ez a resz ha jol emlekszem a sok modell 1-2 valtozoval valo lefuttatasa es azokbol a jok kivalasztasa lehet. A gelman-hill konyvre (</w:t>
      </w:r>
      <w:hyperlink r:id="rId2" w:history="1">
        <w:r>
          <w:rPr>
            <w:rStyle w:val="Hyperlink"/>
          </w:rPr>
          <w:t>http://www.stat.columbia.edu/~gelman/arm/</w:t>
        </w:r>
      </w:hyperlink>
      <w:r>
        <w:t xml:space="preserve">) lehet hivatkozni, ami szerinte ez egy valid modszer. </w:t>
      </w:r>
    </w:p>
  </w:comment>
  <w:comment w:id="17" w:author="Zoltan Puha" w:date="2020-05-22T18:44:00Z" w:initials="ZP">
    <w:p w14:paraId="389F65F6" w14:textId="1056BFCA" w:rsidR="006D0AA9" w:rsidRDefault="006D0AA9">
      <w:pPr>
        <w:pStyle w:val="CommentText"/>
      </w:pPr>
      <w:r>
        <w:rPr>
          <w:rStyle w:val="CommentReference"/>
        </w:rPr>
        <w:annotationRef/>
      </w:r>
      <w:r>
        <w:t xml:space="preserve">Szerintem ez a resz lehetne kicsit egyertelmubb, az olvaso aki nem ismeri a random forest-et nem feltetlen ertheti, hogy hany modell futott. </w:t>
      </w:r>
      <w:r w:rsidRPr="00027BC5">
        <w:rPr>
          <w:lang w:val="nl-NL"/>
        </w:rPr>
        <w:t xml:space="preserve">Erdemes lehet beleirni, hogy DV-kent volt egy RF model (? </w:t>
      </w:r>
      <w:r>
        <w:t xml:space="preserve">A github-on levo kod alapjan szerintem igy volt, line 656) az osszes magyarazo valtozoval. </w:t>
      </w:r>
    </w:p>
  </w:comment>
  <w:comment w:id="19" w:author="Zoltan Puha" w:date="2020-05-22T18:48:00Z" w:initials="ZP">
    <w:p w14:paraId="040AF920" w14:textId="02C491BF" w:rsidR="006D0AA9" w:rsidRDefault="006D0AA9">
      <w:pPr>
        <w:pStyle w:val="CommentText"/>
      </w:pPr>
      <w:r>
        <w:rPr>
          <w:rStyle w:val="CommentReference"/>
        </w:rPr>
        <w:annotationRef/>
      </w:r>
      <w:r>
        <w:t xml:space="preserve">Ha </w:t>
      </w:r>
      <w:r>
        <w:t xml:space="preserve">jol tudom, tobbfelekepp lehet RF-ben feature importance-t szamolni, talan egy emlitest meger melyik volt itt hasznalv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C8A2CD" w15:done="0"/>
  <w15:commentEx w15:paraId="72988616" w15:done="0"/>
  <w15:commentEx w15:paraId="283D98A8" w15:done="0"/>
  <w15:commentEx w15:paraId="389F65F6" w15:done="0"/>
  <w15:commentEx w15:paraId="040AF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C8A2CD" w16cid:durableId="22729BAF"/>
  <w16cid:commentId w16cid:paraId="72988616" w16cid:durableId="2272995B"/>
  <w16cid:commentId w16cid:paraId="283D98A8" w16cid:durableId="22729D3D"/>
  <w16cid:commentId w16cid:paraId="389F65F6" w16cid:durableId="22729BF5"/>
  <w16cid:commentId w16cid:paraId="040AF920" w16cid:durableId="22729C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65C86C" w14:textId="77777777" w:rsidR="003B565B" w:rsidRDefault="003B565B" w:rsidP="00BB281F">
      <w:pPr>
        <w:spacing w:after="0" w:line="240" w:lineRule="auto"/>
      </w:pPr>
      <w:r>
        <w:separator/>
      </w:r>
    </w:p>
  </w:endnote>
  <w:endnote w:type="continuationSeparator" w:id="0">
    <w:p w14:paraId="662DE6F6" w14:textId="77777777" w:rsidR="003B565B" w:rsidRDefault="003B565B"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2842E1" w14:textId="77777777" w:rsidR="003B565B" w:rsidRDefault="003B565B" w:rsidP="00BB281F">
      <w:pPr>
        <w:spacing w:after="0" w:line="240" w:lineRule="auto"/>
      </w:pPr>
      <w:r>
        <w:separator/>
      </w:r>
    </w:p>
  </w:footnote>
  <w:footnote w:type="continuationSeparator" w:id="0">
    <w:p w14:paraId="16C219CD" w14:textId="77777777" w:rsidR="003B565B" w:rsidRDefault="003B565B" w:rsidP="00BB281F">
      <w:pPr>
        <w:spacing w:after="0" w:line="240" w:lineRule="auto"/>
      </w:pPr>
      <w:r>
        <w:continuationSeparator/>
      </w:r>
    </w:p>
  </w:footnote>
  <w:footnote w:id="1">
    <w:p w14:paraId="6FD2FE4D" w14:textId="2DB7C0B4" w:rsidR="006D0AA9" w:rsidRDefault="006D0AA9">
      <w:pPr>
        <w:pStyle w:val="FootnoteText"/>
      </w:pPr>
      <w:r>
        <w:rPr>
          <w:rStyle w:val="FootnoteReference"/>
        </w:rPr>
        <w:footnoteRef/>
      </w:r>
      <w:r>
        <w:t xml:space="preserve"> </w:t>
      </w:r>
      <w:r w:rsidRPr="00E51E85">
        <w:t>The research received funding from the H2020 Research grant “</w:t>
      </w:r>
      <w:proofErr w:type="spellStart"/>
      <w:r>
        <w:fldChar w:fldCharType="begin"/>
      </w:r>
      <w:r>
        <w:instrText xml:space="preserve"> HYPERLINK "http://openup-h2020.eu/" \t "_blank" </w:instrText>
      </w:r>
      <w:r>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Pr>
          <w:rStyle w:val="Hyperlink"/>
        </w:rPr>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6D0AA9" w:rsidRDefault="006D0AA9"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6D0AA9" w:rsidRDefault="006D0AA9">
      <w:pPr>
        <w:pStyle w:val="FootnoteText"/>
      </w:pPr>
      <w:r>
        <w:rPr>
          <w:rStyle w:val="FootnoteReference"/>
        </w:rPr>
        <w:footnoteRef/>
      </w:r>
      <w:r>
        <w:t xml:space="preserve"> Such as file hashes</w:t>
      </w:r>
    </w:p>
  </w:footnote>
  <w:footnote w:id="4">
    <w:p w14:paraId="7D7F80CD" w14:textId="77777777" w:rsidR="006D0AA9" w:rsidRDefault="006D0AA9">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6D0AA9" w:rsidRDefault="006D0AA9">
      <w:pPr>
        <w:pStyle w:val="FootnoteText"/>
      </w:pPr>
      <w:r>
        <w:rPr>
          <w:rStyle w:val="FootnoteReference"/>
        </w:rPr>
        <w:footnoteRef/>
      </w:r>
      <w:r>
        <w:t xml:space="preserve"> </w:t>
      </w:r>
      <w:r w:rsidRPr="007E60F6">
        <w:t>https://www.maxmind.com/en/geoip-demo</w:t>
      </w:r>
    </w:p>
  </w:footnote>
  <w:footnote w:id="6">
    <w:p w14:paraId="21337F30" w14:textId="77777777" w:rsidR="006D0AA9" w:rsidRDefault="006D0AA9">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6D0AA9" w:rsidRDefault="006D0AA9"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6D0AA9" w:rsidRDefault="006D0AA9" w:rsidP="00FE77EF">
      <w:pPr>
        <w:pStyle w:val="FootnoteText"/>
      </w:pPr>
    </w:p>
  </w:footnote>
  <w:footnote w:id="8">
    <w:p w14:paraId="38A492CD" w14:textId="4FE1EE51" w:rsidR="006D0AA9" w:rsidRDefault="006D0AA9">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6D0AA9" w:rsidRDefault="006D0AA9">
      <w:pPr>
        <w:pStyle w:val="FootnoteText"/>
      </w:pPr>
    </w:p>
  </w:footnote>
  <w:footnote w:id="9">
    <w:p w14:paraId="34BBB679" w14:textId="06CFCDDE" w:rsidR="006D0AA9" w:rsidRDefault="006D0AA9">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35ACDEC2" w:rsidR="006D0AA9" w:rsidRDefault="006D0AA9">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cases, we used only technically country-level data, which is not different from the NUTS1 or NUTS2 level data, as the territory of these small states is not further divided on these levels. The other exceptions were those European comparative survey-based newer statistical products, </w:t>
      </w:r>
      <w:proofErr w:type="gramStart"/>
      <w:r>
        <w:t>where  the</w:t>
      </w:r>
      <w:proofErr w:type="gramEnd"/>
      <w:r>
        <w:t xml:space="preserve"> way the survey sample was constructed, the regional break-up in larger countries, like in Germany or in the Great Britain part of the United Kingdom, were only available in NUTS1 levels. See the detailed data descriptions in the supplementary materials.</w:t>
      </w:r>
    </w:p>
  </w:footnote>
  <w:footnote w:id="11">
    <w:p w14:paraId="2D3D83E1" w14:textId="419866CA" w:rsidR="006D0AA9" w:rsidRDefault="006D0AA9" w:rsidP="007C06D2">
      <w:pPr>
        <w:pStyle w:val="FootnoteText"/>
      </w:pPr>
      <w:r>
        <w:rPr>
          <w:rStyle w:val="FootnoteReference"/>
        </w:rPr>
        <w:footnoteRef/>
      </w:r>
      <w:r>
        <w:t xml:space="preserve"> </w:t>
      </w:r>
      <w:r w:rsidRPr="00614A0B">
        <w:rPr>
          <w:bCs/>
        </w:rPr>
        <w:t xml:space="preserve">Eurostat statistics were programmatically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6D0AA9" w:rsidRDefault="006D0AA9"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21FCD4ED" w14:textId="53407B30" w:rsidR="006D0AA9" w:rsidRDefault="006D0AA9">
      <w:pPr>
        <w:pStyle w:val="FootnoteText"/>
      </w:pPr>
      <w:r>
        <w:rPr>
          <w:rStyle w:val="FootnoteReference"/>
        </w:rPr>
        <w:footnoteRef/>
      </w:r>
      <w:r>
        <w:t xml:space="preserve"> We ran several models which included the R&amp;D expenditure instead of / next to the researcher headcount, but there was no model in which the R&amp;D expenditure was significant.</w:t>
      </w:r>
    </w:p>
  </w:footnote>
  <w:footnote w:id="14">
    <w:p w14:paraId="4D92191E" w14:textId="43505ADC" w:rsidR="006D0AA9" w:rsidRDefault="006D0AA9">
      <w:pPr>
        <w:pStyle w:val="FootnoteText"/>
      </w:pPr>
      <w:r>
        <w:rPr>
          <w:rStyle w:val="FootnoteReference"/>
        </w:rPr>
        <w:footnoteRef/>
      </w:r>
      <w:r>
        <w:t xml:space="preserve"> The TOR browser allows users to preserve their online privacy by routing their onlin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5">
    <w:p w14:paraId="55093881" w14:textId="77777777" w:rsidR="006D0AA9" w:rsidRDefault="006D0AA9" w:rsidP="00927D97">
      <w:pPr>
        <w:pStyle w:val="FootnoteText"/>
      </w:pPr>
      <w:r>
        <w:rPr>
          <w:rStyle w:val="FootnoteReference"/>
        </w:rPr>
        <w:footnoteRef/>
      </w:r>
      <w:r>
        <w:t xml:space="preserve"> The other models are in the supplementary materials.</w:t>
      </w:r>
    </w:p>
  </w:footnote>
  <w:footnote w:id="16">
    <w:p w14:paraId="5FBDF4B4" w14:textId="705E8809" w:rsidR="006D0AA9" w:rsidRDefault="006D0AA9">
      <w:pPr>
        <w:pStyle w:val="FootnoteText"/>
      </w:pPr>
      <w:r>
        <w:rPr>
          <w:rStyle w:val="FootnoteReference"/>
        </w:rPr>
        <w:footnoteRef/>
      </w:r>
      <w:r>
        <w:t xml:space="preserve"> See supplementary materials for the details.</w:t>
      </w:r>
    </w:p>
  </w:footnote>
  <w:footnote w:id="17">
    <w:p w14:paraId="3B4EFDF3" w14:textId="04D54B4A" w:rsidR="006D0AA9" w:rsidRDefault="006D0AA9">
      <w:pPr>
        <w:pStyle w:val="FootnoteText"/>
      </w:pPr>
      <w:r>
        <w:rPr>
          <w:rStyle w:val="FootnoteReference"/>
        </w:rPr>
        <w:footnoteRef/>
      </w:r>
      <w:r>
        <w:t xml:space="preserve"> </w:t>
      </w:r>
      <w:r w:rsidRPr="00F44B8E">
        <w:t xml:space="preserve">The limited library access is a weighted sum of the responses that </w:t>
      </w:r>
      <w:r>
        <w:t>gave the answer “</w:t>
      </w:r>
      <w:r w:rsidRPr="00F44B8E">
        <w:t>Limited or poor quality of this activity in the place where you live</w:t>
      </w:r>
      <w:r>
        <w:t>” to the question: “P</w:t>
      </w:r>
      <w:r w:rsidRPr="00F44B8E">
        <w:t xml:space="preserve">lease tell me why you haven’t </w:t>
      </w:r>
      <w:r>
        <w:t>v</w:t>
      </w:r>
      <w:r w:rsidRPr="00F44B8E">
        <w:t>isited a public library</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oltan Puha">
    <w15:presenceInfo w15:providerId="Windows Live" w15:userId="4883d421026731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55FA7"/>
    <w:rsid w:val="0005780E"/>
    <w:rsid w:val="00061F6E"/>
    <w:rsid w:val="0007111A"/>
    <w:rsid w:val="0007417F"/>
    <w:rsid w:val="0008076B"/>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2E86"/>
    <w:rsid w:val="00123A13"/>
    <w:rsid w:val="0013089B"/>
    <w:rsid w:val="00130EF1"/>
    <w:rsid w:val="0013117A"/>
    <w:rsid w:val="0013515C"/>
    <w:rsid w:val="001426A6"/>
    <w:rsid w:val="00142A93"/>
    <w:rsid w:val="0014447A"/>
    <w:rsid w:val="00150752"/>
    <w:rsid w:val="00150A49"/>
    <w:rsid w:val="001562CA"/>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101C3"/>
    <w:rsid w:val="00211798"/>
    <w:rsid w:val="00214FF2"/>
    <w:rsid w:val="00224020"/>
    <w:rsid w:val="00224082"/>
    <w:rsid w:val="002257F8"/>
    <w:rsid w:val="002306F9"/>
    <w:rsid w:val="002401CB"/>
    <w:rsid w:val="002450F5"/>
    <w:rsid w:val="00246BC2"/>
    <w:rsid w:val="00250A05"/>
    <w:rsid w:val="0025262F"/>
    <w:rsid w:val="0025277D"/>
    <w:rsid w:val="00257D00"/>
    <w:rsid w:val="00261E74"/>
    <w:rsid w:val="00261F4B"/>
    <w:rsid w:val="00262977"/>
    <w:rsid w:val="00267D39"/>
    <w:rsid w:val="00267E7C"/>
    <w:rsid w:val="00270EB7"/>
    <w:rsid w:val="002735EC"/>
    <w:rsid w:val="0027482C"/>
    <w:rsid w:val="00276E01"/>
    <w:rsid w:val="00281436"/>
    <w:rsid w:val="00292A3B"/>
    <w:rsid w:val="002945D0"/>
    <w:rsid w:val="0029662D"/>
    <w:rsid w:val="002A245B"/>
    <w:rsid w:val="002A3102"/>
    <w:rsid w:val="002A4932"/>
    <w:rsid w:val="002B7880"/>
    <w:rsid w:val="002C7AFE"/>
    <w:rsid w:val="002D00EF"/>
    <w:rsid w:val="002D23F3"/>
    <w:rsid w:val="002E43D3"/>
    <w:rsid w:val="002E4CDD"/>
    <w:rsid w:val="002F5CFF"/>
    <w:rsid w:val="002F63A3"/>
    <w:rsid w:val="00300E3C"/>
    <w:rsid w:val="00301F11"/>
    <w:rsid w:val="00315743"/>
    <w:rsid w:val="00315B35"/>
    <w:rsid w:val="00316A28"/>
    <w:rsid w:val="00321A91"/>
    <w:rsid w:val="00326D42"/>
    <w:rsid w:val="00327BFB"/>
    <w:rsid w:val="003477E3"/>
    <w:rsid w:val="00347C68"/>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3EAE"/>
    <w:rsid w:val="003A59C2"/>
    <w:rsid w:val="003A7536"/>
    <w:rsid w:val="003A75F5"/>
    <w:rsid w:val="003B15C2"/>
    <w:rsid w:val="003B1FBF"/>
    <w:rsid w:val="003B3B7B"/>
    <w:rsid w:val="003B4172"/>
    <w:rsid w:val="003B565B"/>
    <w:rsid w:val="003B65D9"/>
    <w:rsid w:val="003B7371"/>
    <w:rsid w:val="003C0F05"/>
    <w:rsid w:val="003C200F"/>
    <w:rsid w:val="003C5661"/>
    <w:rsid w:val="003D0523"/>
    <w:rsid w:val="003D089F"/>
    <w:rsid w:val="003D1D2A"/>
    <w:rsid w:val="003D3313"/>
    <w:rsid w:val="003E2B94"/>
    <w:rsid w:val="003E3CE4"/>
    <w:rsid w:val="003E6449"/>
    <w:rsid w:val="003F1709"/>
    <w:rsid w:val="003F4907"/>
    <w:rsid w:val="004010BC"/>
    <w:rsid w:val="0040254B"/>
    <w:rsid w:val="00402629"/>
    <w:rsid w:val="004077A3"/>
    <w:rsid w:val="00410933"/>
    <w:rsid w:val="00414DCD"/>
    <w:rsid w:val="00423FCE"/>
    <w:rsid w:val="00430737"/>
    <w:rsid w:val="00431321"/>
    <w:rsid w:val="00432579"/>
    <w:rsid w:val="00432FC4"/>
    <w:rsid w:val="00433F88"/>
    <w:rsid w:val="004449FE"/>
    <w:rsid w:val="00445ED7"/>
    <w:rsid w:val="0045090B"/>
    <w:rsid w:val="00462803"/>
    <w:rsid w:val="00462935"/>
    <w:rsid w:val="004662D0"/>
    <w:rsid w:val="00466A9E"/>
    <w:rsid w:val="00470820"/>
    <w:rsid w:val="0047090F"/>
    <w:rsid w:val="00474D70"/>
    <w:rsid w:val="00474D71"/>
    <w:rsid w:val="00483B90"/>
    <w:rsid w:val="0048479C"/>
    <w:rsid w:val="00486031"/>
    <w:rsid w:val="0049605D"/>
    <w:rsid w:val="004A2483"/>
    <w:rsid w:val="004A5F30"/>
    <w:rsid w:val="004B0274"/>
    <w:rsid w:val="004B385C"/>
    <w:rsid w:val="004B4E9C"/>
    <w:rsid w:val="004C3939"/>
    <w:rsid w:val="004C6B54"/>
    <w:rsid w:val="004C73F9"/>
    <w:rsid w:val="004D4367"/>
    <w:rsid w:val="004D717B"/>
    <w:rsid w:val="004D7A46"/>
    <w:rsid w:val="004E0618"/>
    <w:rsid w:val="004E5052"/>
    <w:rsid w:val="004E634F"/>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712F"/>
    <w:rsid w:val="005277C1"/>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76A1"/>
    <w:rsid w:val="005B32E2"/>
    <w:rsid w:val="005B7E52"/>
    <w:rsid w:val="005C0A08"/>
    <w:rsid w:val="005C1006"/>
    <w:rsid w:val="005C334A"/>
    <w:rsid w:val="005C54CC"/>
    <w:rsid w:val="005C69CA"/>
    <w:rsid w:val="005C7235"/>
    <w:rsid w:val="005D346D"/>
    <w:rsid w:val="005D6975"/>
    <w:rsid w:val="005D73B2"/>
    <w:rsid w:val="005E1365"/>
    <w:rsid w:val="005E4327"/>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6C41"/>
    <w:rsid w:val="006479BA"/>
    <w:rsid w:val="00650061"/>
    <w:rsid w:val="00652675"/>
    <w:rsid w:val="00653E55"/>
    <w:rsid w:val="00654094"/>
    <w:rsid w:val="006659A5"/>
    <w:rsid w:val="00666BBB"/>
    <w:rsid w:val="00667621"/>
    <w:rsid w:val="006723B1"/>
    <w:rsid w:val="00673CF3"/>
    <w:rsid w:val="00674109"/>
    <w:rsid w:val="0067585F"/>
    <w:rsid w:val="00675D7B"/>
    <w:rsid w:val="006764A5"/>
    <w:rsid w:val="006770B2"/>
    <w:rsid w:val="00684831"/>
    <w:rsid w:val="006931DB"/>
    <w:rsid w:val="006A05BE"/>
    <w:rsid w:val="006B324D"/>
    <w:rsid w:val="006C0537"/>
    <w:rsid w:val="006C3C37"/>
    <w:rsid w:val="006C5001"/>
    <w:rsid w:val="006C6554"/>
    <w:rsid w:val="006C66B7"/>
    <w:rsid w:val="006D0AA9"/>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A2E"/>
    <w:rsid w:val="00756ACC"/>
    <w:rsid w:val="00756E94"/>
    <w:rsid w:val="00762556"/>
    <w:rsid w:val="00762826"/>
    <w:rsid w:val="007634D3"/>
    <w:rsid w:val="00764A2C"/>
    <w:rsid w:val="00766A4E"/>
    <w:rsid w:val="007707D3"/>
    <w:rsid w:val="00771ED2"/>
    <w:rsid w:val="00772D80"/>
    <w:rsid w:val="00774FE7"/>
    <w:rsid w:val="00775C9A"/>
    <w:rsid w:val="007779B4"/>
    <w:rsid w:val="00784F08"/>
    <w:rsid w:val="00787C5A"/>
    <w:rsid w:val="00792AA9"/>
    <w:rsid w:val="00795FA7"/>
    <w:rsid w:val="00796F8D"/>
    <w:rsid w:val="007B6D45"/>
    <w:rsid w:val="007C06D2"/>
    <w:rsid w:val="007C0DC1"/>
    <w:rsid w:val="007C1854"/>
    <w:rsid w:val="007C3147"/>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D1C41"/>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2253"/>
    <w:rsid w:val="00955A06"/>
    <w:rsid w:val="00957C4D"/>
    <w:rsid w:val="0096003A"/>
    <w:rsid w:val="009612DF"/>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57A8"/>
    <w:rsid w:val="009D7D38"/>
    <w:rsid w:val="009F555A"/>
    <w:rsid w:val="00A03993"/>
    <w:rsid w:val="00A03AB9"/>
    <w:rsid w:val="00A1050C"/>
    <w:rsid w:val="00A1151F"/>
    <w:rsid w:val="00A1220F"/>
    <w:rsid w:val="00A21245"/>
    <w:rsid w:val="00A2760C"/>
    <w:rsid w:val="00A30AA8"/>
    <w:rsid w:val="00A3113F"/>
    <w:rsid w:val="00A319FB"/>
    <w:rsid w:val="00A35B86"/>
    <w:rsid w:val="00A43405"/>
    <w:rsid w:val="00A468DC"/>
    <w:rsid w:val="00A47E87"/>
    <w:rsid w:val="00A5769C"/>
    <w:rsid w:val="00A5789A"/>
    <w:rsid w:val="00A661E6"/>
    <w:rsid w:val="00A67D8F"/>
    <w:rsid w:val="00A71CA7"/>
    <w:rsid w:val="00A73B08"/>
    <w:rsid w:val="00A74A4D"/>
    <w:rsid w:val="00A75F1C"/>
    <w:rsid w:val="00A8650E"/>
    <w:rsid w:val="00A95313"/>
    <w:rsid w:val="00AA787E"/>
    <w:rsid w:val="00AB3A1A"/>
    <w:rsid w:val="00AB4494"/>
    <w:rsid w:val="00AB512D"/>
    <w:rsid w:val="00AB5F99"/>
    <w:rsid w:val="00AB716B"/>
    <w:rsid w:val="00AC60FC"/>
    <w:rsid w:val="00AE0FED"/>
    <w:rsid w:val="00AE1996"/>
    <w:rsid w:val="00AF1587"/>
    <w:rsid w:val="00B01345"/>
    <w:rsid w:val="00B01C69"/>
    <w:rsid w:val="00B01EAE"/>
    <w:rsid w:val="00B059D8"/>
    <w:rsid w:val="00B1140B"/>
    <w:rsid w:val="00B114FD"/>
    <w:rsid w:val="00B11623"/>
    <w:rsid w:val="00B213CD"/>
    <w:rsid w:val="00B2147E"/>
    <w:rsid w:val="00B367E0"/>
    <w:rsid w:val="00B43BDF"/>
    <w:rsid w:val="00B442E3"/>
    <w:rsid w:val="00B4644E"/>
    <w:rsid w:val="00B46EAC"/>
    <w:rsid w:val="00B52F71"/>
    <w:rsid w:val="00B53CED"/>
    <w:rsid w:val="00B54A2E"/>
    <w:rsid w:val="00B56DE7"/>
    <w:rsid w:val="00B65CFE"/>
    <w:rsid w:val="00B70E05"/>
    <w:rsid w:val="00B71F7F"/>
    <w:rsid w:val="00B743A0"/>
    <w:rsid w:val="00B837DA"/>
    <w:rsid w:val="00B92259"/>
    <w:rsid w:val="00B934AF"/>
    <w:rsid w:val="00B94818"/>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D0697"/>
    <w:rsid w:val="00BE04FA"/>
    <w:rsid w:val="00BE4974"/>
    <w:rsid w:val="00BF1D8A"/>
    <w:rsid w:val="00BF3B2F"/>
    <w:rsid w:val="00BF7F3B"/>
    <w:rsid w:val="00C03D2E"/>
    <w:rsid w:val="00C13888"/>
    <w:rsid w:val="00C15C16"/>
    <w:rsid w:val="00C20438"/>
    <w:rsid w:val="00C205D0"/>
    <w:rsid w:val="00C26A38"/>
    <w:rsid w:val="00C345A8"/>
    <w:rsid w:val="00C36782"/>
    <w:rsid w:val="00C45548"/>
    <w:rsid w:val="00C501DD"/>
    <w:rsid w:val="00C50742"/>
    <w:rsid w:val="00C52DB2"/>
    <w:rsid w:val="00C54DD9"/>
    <w:rsid w:val="00C56F6C"/>
    <w:rsid w:val="00C64344"/>
    <w:rsid w:val="00C7624A"/>
    <w:rsid w:val="00C77CB9"/>
    <w:rsid w:val="00C850DE"/>
    <w:rsid w:val="00C8768D"/>
    <w:rsid w:val="00C91734"/>
    <w:rsid w:val="00C92712"/>
    <w:rsid w:val="00C958CC"/>
    <w:rsid w:val="00CA3003"/>
    <w:rsid w:val="00CA4E54"/>
    <w:rsid w:val="00CA6595"/>
    <w:rsid w:val="00CB0558"/>
    <w:rsid w:val="00CC38C6"/>
    <w:rsid w:val="00CD5449"/>
    <w:rsid w:val="00CD699B"/>
    <w:rsid w:val="00CD78D7"/>
    <w:rsid w:val="00CE4FFB"/>
    <w:rsid w:val="00CE50DE"/>
    <w:rsid w:val="00CF0E13"/>
    <w:rsid w:val="00CF1D85"/>
    <w:rsid w:val="00CF7006"/>
    <w:rsid w:val="00D012D3"/>
    <w:rsid w:val="00D02B68"/>
    <w:rsid w:val="00D04670"/>
    <w:rsid w:val="00D05EC1"/>
    <w:rsid w:val="00D10993"/>
    <w:rsid w:val="00D1347D"/>
    <w:rsid w:val="00D1529C"/>
    <w:rsid w:val="00D16EEB"/>
    <w:rsid w:val="00D170B8"/>
    <w:rsid w:val="00D1724C"/>
    <w:rsid w:val="00D25764"/>
    <w:rsid w:val="00D26118"/>
    <w:rsid w:val="00D31B9C"/>
    <w:rsid w:val="00D31DAB"/>
    <w:rsid w:val="00D320CB"/>
    <w:rsid w:val="00D363E4"/>
    <w:rsid w:val="00D4085F"/>
    <w:rsid w:val="00D40D61"/>
    <w:rsid w:val="00D40FC0"/>
    <w:rsid w:val="00D4230D"/>
    <w:rsid w:val="00D44824"/>
    <w:rsid w:val="00D46458"/>
    <w:rsid w:val="00D52816"/>
    <w:rsid w:val="00D56AC0"/>
    <w:rsid w:val="00D6378B"/>
    <w:rsid w:val="00D673CA"/>
    <w:rsid w:val="00D741C8"/>
    <w:rsid w:val="00D80187"/>
    <w:rsid w:val="00D841FC"/>
    <w:rsid w:val="00D857CB"/>
    <w:rsid w:val="00D8648B"/>
    <w:rsid w:val="00D9013C"/>
    <w:rsid w:val="00D90B94"/>
    <w:rsid w:val="00DA20DC"/>
    <w:rsid w:val="00DA4342"/>
    <w:rsid w:val="00DA7957"/>
    <w:rsid w:val="00DB14B8"/>
    <w:rsid w:val="00DB1FEC"/>
    <w:rsid w:val="00DB2D7F"/>
    <w:rsid w:val="00DB5246"/>
    <w:rsid w:val="00DB5E86"/>
    <w:rsid w:val="00DC00D2"/>
    <w:rsid w:val="00DC25D8"/>
    <w:rsid w:val="00DC3A4D"/>
    <w:rsid w:val="00DC3BD5"/>
    <w:rsid w:val="00DC7CF7"/>
    <w:rsid w:val="00DE1355"/>
    <w:rsid w:val="00DE187D"/>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0E97"/>
    <w:rsid w:val="00E51E85"/>
    <w:rsid w:val="00E548A1"/>
    <w:rsid w:val="00E61C3A"/>
    <w:rsid w:val="00E64DBA"/>
    <w:rsid w:val="00E64E9D"/>
    <w:rsid w:val="00E651B5"/>
    <w:rsid w:val="00E65978"/>
    <w:rsid w:val="00E73E86"/>
    <w:rsid w:val="00E77FF9"/>
    <w:rsid w:val="00E8044B"/>
    <w:rsid w:val="00E805E1"/>
    <w:rsid w:val="00E81AF6"/>
    <w:rsid w:val="00EA0421"/>
    <w:rsid w:val="00EA17E2"/>
    <w:rsid w:val="00EA1BEA"/>
    <w:rsid w:val="00EA3291"/>
    <w:rsid w:val="00EB0CAC"/>
    <w:rsid w:val="00EB1815"/>
    <w:rsid w:val="00EC32B3"/>
    <w:rsid w:val="00EC53A8"/>
    <w:rsid w:val="00EC695B"/>
    <w:rsid w:val="00ED09C8"/>
    <w:rsid w:val="00ED4946"/>
    <w:rsid w:val="00EE4574"/>
    <w:rsid w:val="00EE46DB"/>
    <w:rsid w:val="00EE4B5E"/>
    <w:rsid w:val="00EE6CF2"/>
    <w:rsid w:val="00EF033B"/>
    <w:rsid w:val="00EF2E10"/>
    <w:rsid w:val="00F00F63"/>
    <w:rsid w:val="00F01729"/>
    <w:rsid w:val="00F01B3A"/>
    <w:rsid w:val="00F01C70"/>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43C9"/>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2D2F"/>
    <w:rsid w:val="00F93767"/>
    <w:rsid w:val="00F953EC"/>
    <w:rsid w:val="00F96499"/>
    <w:rsid w:val="00FA36D7"/>
    <w:rsid w:val="00FA3DD4"/>
    <w:rsid w:val="00FA6710"/>
    <w:rsid w:val="00FB053E"/>
    <w:rsid w:val="00FB2E32"/>
    <w:rsid w:val="00FB4560"/>
    <w:rsid w:val="00FB4745"/>
    <w:rsid w:val="00FB6C3C"/>
    <w:rsid w:val="00FB7FEE"/>
    <w:rsid w:val="00FC2896"/>
    <w:rsid w:val="00FC2F82"/>
    <w:rsid w:val="00FC3085"/>
    <w:rsid w:val="00FC5AE4"/>
    <w:rsid w:val="00FC6C4B"/>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stat.columbia.edu/~gelman/arm/" TargetMode="External"/><Relationship Id="rId1" Type="http://schemas.openxmlformats.org/officeDocument/2006/relationships/hyperlink" Target="https://www.sciencedirect.com/science/article/abs/pii/S0167947307003076"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microsoft.com/office/2011/relationships/people" Target="peop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748A58-E89A-4DFE-84C5-E3D9B962B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4</TotalTime>
  <Pages>26</Pages>
  <Words>19298</Words>
  <Characters>110002</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syd barrett</cp:lastModifiedBy>
  <cp:revision>24</cp:revision>
  <dcterms:created xsi:type="dcterms:W3CDTF">2020-05-24T00:26:00Z</dcterms:created>
  <dcterms:modified xsi:type="dcterms:W3CDTF">2020-05-26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OIIkPt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